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BCAFB5" w14:textId="4FC29C52" w:rsidR="00C841D6" w:rsidRPr="009F5A17" w:rsidRDefault="00D86D85" w:rsidP="00CF0E4A">
      <w:pPr>
        <w:spacing w:line="480" w:lineRule="auto"/>
        <w:jc w:val="center"/>
        <w:rPr>
          <w:b/>
          <w:bCs/>
        </w:rPr>
      </w:pPr>
      <w:r>
        <w:rPr>
          <w:b/>
          <w:bCs/>
        </w:rPr>
        <w:t xml:space="preserve">Investigating </w:t>
      </w:r>
      <w:r w:rsidR="006567F9" w:rsidRPr="007A4204">
        <w:rPr>
          <w:b/>
          <w:bCs/>
        </w:rPr>
        <w:t>omega-3 fatty acids</w:t>
      </w:r>
      <w:r>
        <w:rPr>
          <w:b/>
          <w:bCs/>
        </w:rPr>
        <w:t xml:space="preserve">’ neuroprotective effects in </w:t>
      </w:r>
      <w:r w:rsidR="006567F9" w:rsidRPr="007A4204">
        <w:rPr>
          <w:b/>
          <w:bCs/>
        </w:rPr>
        <w:t>repetitive</w:t>
      </w:r>
      <w:r w:rsidR="006567F9" w:rsidRPr="00B637D7">
        <w:rPr>
          <w:b/>
          <w:bCs/>
        </w:rPr>
        <w:t xml:space="preserve"> subconcussive</w:t>
      </w:r>
      <w:r w:rsidR="007365CA" w:rsidRPr="00B637D7">
        <w:rPr>
          <w:b/>
          <w:bCs/>
        </w:rPr>
        <w:t xml:space="preserve"> neural injury</w:t>
      </w:r>
      <w:r w:rsidR="006567F9" w:rsidRPr="00B637D7">
        <w:rPr>
          <w:b/>
          <w:bCs/>
        </w:rPr>
        <w:t>: study protocol for a randomized placebo-controlled trial</w:t>
      </w:r>
    </w:p>
    <w:p w14:paraId="04B1E578" w14:textId="5C588E08" w:rsidR="00433680" w:rsidRDefault="00433680" w:rsidP="00CF0E4A">
      <w:pPr>
        <w:spacing w:line="480" w:lineRule="auto"/>
        <w:jc w:val="center"/>
      </w:pPr>
      <w:r w:rsidRPr="00433680">
        <w:t xml:space="preserve">Lauren </w:t>
      </w:r>
      <w:r>
        <w:t>Beauregard</w:t>
      </w:r>
      <w:r w:rsidR="009A2970">
        <w:t xml:space="preserve"> M.S.</w:t>
      </w:r>
      <w:r w:rsidR="002C5917">
        <w:rPr>
          <w:vertAlign w:val="superscript"/>
        </w:rPr>
        <w:t>1</w:t>
      </w:r>
      <w:r w:rsidRPr="00433680">
        <w:t>, Jeff</w:t>
      </w:r>
      <w:r w:rsidR="001E3B4B">
        <w:t>rey</w:t>
      </w:r>
      <w:r w:rsidRPr="00433680">
        <w:t xml:space="preserve"> </w:t>
      </w:r>
      <w:r w:rsidR="001E3B4B">
        <w:t xml:space="preserve">J. </w:t>
      </w:r>
      <w:r w:rsidRPr="00433680">
        <w:t>Bazarian</w:t>
      </w:r>
      <w:r w:rsidR="00CF0E4A">
        <w:t xml:space="preserve"> M.D.</w:t>
      </w:r>
      <w:r w:rsidR="002C5917">
        <w:rPr>
          <w:vertAlign w:val="superscript"/>
        </w:rPr>
        <w:t>2</w:t>
      </w:r>
      <w:r w:rsidRPr="00433680">
        <w:t xml:space="preserve">, Blair </w:t>
      </w:r>
      <w:r w:rsidR="001E3B4B">
        <w:t xml:space="preserve">D. </w:t>
      </w:r>
      <w:r w:rsidRPr="00433680">
        <w:t>Johnson</w:t>
      </w:r>
      <w:r w:rsidR="00CF0E4A">
        <w:t xml:space="preserve">, </w:t>
      </w:r>
      <w:r w:rsidR="00CF0E4A" w:rsidRPr="007816B8">
        <w:rPr>
          <w:color w:val="000000"/>
        </w:rPr>
        <w:t>Ph</w:t>
      </w:r>
      <w:r w:rsidR="00CF0E4A">
        <w:rPr>
          <w:color w:val="000000"/>
        </w:rPr>
        <w:t>.</w:t>
      </w:r>
      <w:r w:rsidR="00CF0E4A" w:rsidRPr="007816B8">
        <w:rPr>
          <w:color w:val="000000"/>
        </w:rPr>
        <w:t>D</w:t>
      </w:r>
      <w:r w:rsidR="00CF0E4A">
        <w:rPr>
          <w:color w:val="000000"/>
        </w:rPr>
        <w:t>.</w:t>
      </w:r>
      <w:r w:rsidR="002C5917">
        <w:rPr>
          <w:color w:val="000000"/>
          <w:vertAlign w:val="superscript"/>
        </w:rPr>
        <w:t>1</w:t>
      </w:r>
      <w:r w:rsidR="00FA4C0F">
        <w:rPr>
          <w:color w:val="000000"/>
          <w:vertAlign w:val="superscript"/>
        </w:rPr>
        <w:t>,3</w:t>
      </w:r>
      <w:r w:rsidRPr="00433680">
        <w:t>, Hu Chen</w:t>
      </w:r>
      <w:r>
        <w:t xml:space="preserve">g, </w:t>
      </w:r>
      <w:r w:rsidR="00CA3B27">
        <w:t>Ph.D.</w:t>
      </w:r>
      <w:r w:rsidR="00FA4C0F">
        <w:rPr>
          <w:vertAlign w:val="superscript"/>
        </w:rPr>
        <w:t>3</w:t>
      </w:r>
      <w:r w:rsidR="002C5917">
        <w:rPr>
          <w:vertAlign w:val="superscript"/>
        </w:rPr>
        <w:t>,</w:t>
      </w:r>
      <w:r w:rsidR="00FA4C0F">
        <w:rPr>
          <w:vertAlign w:val="superscript"/>
        </w:rPr>
        <w:t>4</w:t>
      </w:r>
      <w:r w:rsidR="00CA3B27">
        <w:t xml:space="preserve">, </w:t>
      </w:r>
      <w:r>
        <w:t>Gage Ellis</w:t>
      </w:r>
      <w:r w:rsidR="00CF0E4A">
        <w:t xml:space="preserve"> M.S.</w:t>
      </w:r>
      <w:r w:rsidR="002C5917">
        <w:rPr>
          <w:vertAlign w:val="superscript"/>
        </w:rPr>
        <w:t>1,</w:t>
      </w:r>
      <w:r w:rsidR="00FA4C0F">
        <w:rPr>
          <w:vertAlign w:val="superscript"/>
        </w:rPr>
        <w:t>3</w:t>
      </w:r>
      <w:r>
        <w:t xml:space="preserve">, </w:t>
      </w:r>
      <w:r w:rsidRPr="00433680">
        <w:t>William Kronenberger</w:t>
      </w:r>
      <w:r>
        <w:t>,</w:t>
      </w:r>
      <w:r w:rsidR="00CF0E4A">
        <w:t xml:space="preserve"> Ph.D.</w:t>
      </w:r>
      <w:r w:rsidR="00FA4C0F">
        <w:rPr>
          <w:vertAlign w:val="superscript"/>
        </w:rPr>
        <w:t>5</w:t>
      </w:r>
      <w:r w:rsidR="00CF0E4A">
        <w:t>,</w:t>
      </w:r>
      <w:r>
        <w:t xml:space="preserve"> Philip </w:t>
      </w:r>
      <w:r w:rsidR="00760456">
        <w:t xml:space="preserve">C. </w:t>
      </w:r>
      <w:r>
        <w:t>Calder,</w:t>
      </w:r>
      <w:r w:rsidR="00CF0E4A">
        <w:t xml:space="preserve"> Ph.D.</w:t>
      </w:r>
      <w:r w:rsidR="00FA4C0F">
        <w:rPr>
          <w:vertAlign w:val="superscript"/>
        </w:rPr>
        <w:t>6</w:t>
      </w:r>
      <w:r w:rsidR="00CF0E4A">
        <w:t>,</w:t>
      </w:r>
      <w:r>
        <w:t xml:space="preserve"> Zhongxue Chen,</w:t>
      </w:r>
      <w:r w:rsidR="002C5917">
        <w:t xml:space="preserve"> Ph.D.</w:t>
      </w:r>
      <w:r w:rsidR="008F2215">
        <w:rPr>
          <w:vertAlign w:val="superscript"/>
        </w:rPr>
        <w:t>7</w:t>
      </w:r>
      <w:r w:rsidR="002C5917">
        <w:t>,</w:t>
      </w:r>
      <w:r>
        <w:t xml:space="preserve"> Patricia Silveyra,</w:t>
      </w:r>
      <w:r w:rsidR="002C5917">
        <w:t xml:space="preserve"> Ph.D.</w:t>
      </w:r>
      <w:r w:rsidR="008F2215">
        <w:rPr>
          <w:vertAlign w:val="superscript"/>
        </w:rPr>
        <w:t>8</w:t>
      </w:r>
      <w:r w:rsidR="002C5917">
        <w:t>,</w:t>
      </w:r>
      <w:r w:rsidRPr="00433680">
        <w:t xml:space="preserve"> Patrick </w:t>
      </w:r>
      <w:r w:rsidR="00121A98">
        <w:t xml:space="preserve">D. </w:t>
      </w:r>
      <w:r w:rsidRPr="00433680">
        <w:t>Quinn</w:t>
      </w:r>
      <w:r>
        <w:t>,</w:t>
      </w:r>
      <w:r w:rsidR="002C5917">
        <w:t xml:space="preserve"> Ph.D.</w:t>
      </w:r>
      <w:r w:rsidR="008F2215">
        <w:rPr>
          <w:vertAlign w:val="superscript"/>
        </w:rPr>
        <w:t>3,9</w:t>
      </w:r>
      <w:r w:rsidR="002C5917">
        <w:t>,</w:t>
      </w:r>
      <w:r>
        <w:t xml:space="preserve"> </w:t>
      </w:r>
      <w:r w:rsidRPr="00433680">
        <w:t>Sharlene</w:t>
      </w:r>
      <w:r w:rsidR="005A53EF">
        <w:t xml:space="preserve"> D.</w:t>
      </w:r>
      <w:r w:rsidRPr="00433680">
        <w:t xml:space="preserve"> Newman, </w:t>
      </w:r>
      <w:r w:rsidR="002C5917">
        <w:t>Ph.D.</w:t>
      </w:r>
      <w:r w:rsidR="0032696A">
        <w:rPr>
          <w:vertAlign w:val="superscript"/>
        </w:rPr>
        <w:t>1</w:t>
      </w:r>
      <w:r w:rsidR="0083502B">
        <w:rPr>
          <w:vertAlign w:val="superscript"/>
        </w:rPr>
        <w:t>0</w:t>
      </w:r>
      <w:r w:rsidR="002C5917">
        <w:t xml:space="preserve">, </w:t>
      </w:r>
      <w:r w:rsidRPr="00433680">
        <w:t xml:space="preserve">Timothy </w:t>
      </w:r>
      <w:r w:rsidR="00662D3D">
        <w:t xml:space="preserve">D. </w:t>
      </w:r>
      <w:r w:rsidRPr="00433680">
        <w:t>Mickleborough</w:t>
      </w:r>
      <w:r w:rsidR="00CF0E4A">
        <w:t xml:space="preserve"> Ph.D.</w:t>
      </w:r>
      <w:r w:rsidR="0032696A">
        <w:rPr>
          <w:vertAlign w:val="superscript"/>
        </w:rPr>
        <w:t>1</w:t>
      </w:r>
      <w:r w:rsidRPr="00433680">
        <w:t xml:space="preserve">, </w:t>
      </w:r>
      <w:r w:rsidR="00CF0E4A">
        <w:t xml:space="preserve">and </w:t>
      </w:r>
      <w:r w:rsidRPr="00433680">
        <w:t>Keisuke Kawata</w:t>
      </w:r>
      <w:r w:rsidR="00CF0E4A">
        <w:t xml:space="preserve">, </w:t>
      </w:r>
      <w:r w:rsidR="00CF0E4A" w:rsidRPr="007816B8">
        <w:rPr>
          <w:color w:val="000000"/>
        </w:rPr>
        <w:t>Ph</w:t>
      </w:r>
      <w:r w:rsidR="00CF0E4A">
        <w:rPr>
          <w:color w:val="000000"/>
        </w:rPr>
        <w:t>.</w:t>
      </w:r>
      <w:r w:rsidR="00CF0E4A" w:rsidRPr="007816B8">
        <w:rPr>
          <w:color w:val="000000"/>
        </w:rPr>
        <w:t>D</w:t>
      </w:r>
      <w:r w:rsidR="0032696A">
        <w:rPr>
          <w:color w:val="000000"/>
          <w:vertAlign w:val="superscript"/>
        </w:rPr>
        <w:t>1,</w:t>
      </w:r>
      <w:r w:rsidR="0083502B">
        <w:rPr>
          <w:color w:val="000000"/>
          <w:vertAlign w:val="superscript"/>
        </w:rPr>
        <w:t>3</w:t>
      </w:r>
      <w:r w:rsidR="0032696A">
        <w:rPr>
          <w:color w:val="000000"/>
          <w:vertAlign w:val="superscript"/>
        </w:rPr>
        <w:t>,*</w:t>
      </w:r>
      <w:r w:rsidR="00CF0E4A">
        <w:rPr>
          <w:color w:val="000000"/>
        </w:rPr>
        <w:t>.</w:t>
      </w:r>
    </w:p>
    <w:p w14:paraId="68F327C0" w14:textId="20C34994" w:rsidR="00AC6CD4" w:rsidRPr="00CF0E4A" w:rsidRDefault="00CF0E4A" w:rsidP="00433680">
      <w:pPr>
        <w:spacing w:line="480" w:lineRule="auto"/>
        <w:rPr>
          <w:b/>
          <w:bCs/>
        </w:rPr>
      </w:pPr>
      <w:r>
        <w:rPr>
          <w:b/>
          <w:bCs/>
        </w:rPr>
        <w:t>Affiliations:</w:t>
      </w:r>
    </w:p>
    <w:p w14:paraId="482AA1B8" w14:textId="7FEE9BDA" w:rsidR="00AC6CD4" w:rsidRDefault="00AC6CD4" w:rsidP="00AC6CD4">
      <w:pPr>
        <w:spacing w:line="480" w:lineRule="auto"/>
        <w:rPr>
          <w:color w:val="000000"/>
        </w:rPr>
      </w:pPr>
      <w:r w:rsidRPr="00766E4D">
        <w:rPr>
          <w:color w:val="000000"/>
          <w:vertAlign w:val="superscript"/>
        </w:rPr>
        <w:t>1</w:t>
      </w:r>
      <w:r>
        <w:rPr>
          <w:color w:val="000000"/>
          <w:vertAlign w:val="superscript"/>
        </w:rPr>
        <w:t xml:space="preserve"> </w:t>
      </w:r>
      <w:r w:rsidRPr="007816B8">
        <w:rPr>
          <w:color w:val="000000"/>
        </w:rPr>
        <w:t xml:space="preserve">Department of Kinesiology, Indiana University School of Public Health-Bloomington, Bloomington, IN, </w:t>
      </w:r>
      <w:r w:rsidR="0012151F">
        <w:rPr>
          <w:color w:val="000000"/>
        </w:rPr>
        <w:t>United States</w:t>
      </w:r>
    </w:p>
    <w:p w14:paraId="324D54CE" w14:textId="39F193C0" w:rsidR="00AC6CD4" w:rsidRDefault="002C5917" w:rsidP="00AC6CD4">
      <w:pPr>
        <w:spacing w:line="480" w:lineRule="auto"/>
        <w:rPr>
          <w:color w:val="000000"/>
        </w:rPr>
      </w:pPr>
      <w:r w:rsidRPr="00766E4D">
        <w:rPr>
          <w:color w:val="000000"/>
          <w:vertAlign w:val="superscript"/>
        </w:rPr>
        <w:t>2</w:t>
      </w:r>
      <w:r>
        <w:rPr>
          <w:color w:val="000000"/>
          <w:vertAlign w:val="superscript"/>
        </w:rPr>
        <w:t xml:space="preserve"> </w:t>
      </w:r>
      <w:r w:rsidR="00AC6CD4" w:rsidRPr="00AC6CD4">
        <w:rPr>
          <w:color w:val="000000"/>
        </w:rPr>
        <w:t xml:space="preserve">Department of Emergency Medicine, University of Rochester School of Medicine and Dentistry, Rochester, </w:t>
      </w:r>
      <w:r w:rsidR="0012151F">
        <w:rPr>
          <w:color w:val="000000"/>
        </w:rPr>
        <w:t>NY</w:t>
      </w:r>
      <w:r w:rsidR="00AC6CD4" w:rsidRPr="00AC6CD4">
        <w:rPr>
          <w:color w:val="000000"/>
        </w:rPr>
        <w:t xml:space="preserve">, </w:t>
      </w:r>
      <w:r w:rsidR="0012151F">
        <w:rPr>
          <w:color w:val="000000"/>
        </w:rPr>
        <w:t>United States</w:t>
      </w:r>
    </w:p>
    <w:p w14:paraId="2BAA87DB" w14:textId="194D86E6" w:rsidR="00AC6CD4" w:rsidRDefault="00FA4C0F" w:rsidP="00AC6CD4">
      <w:pPr>
        <w:spacing w:line="480" w:lineRule="auto"/>
        <w:rPr>
          <w:color w:val="000000"/>
        </w:rPr>
      </w:pPr>
      <w:r>
        <w:rPr>
          <w:color w:val="000000"/>
          <w:vertAlign w:val="superscript"/>
        </w:rPr>
        <w:t>3</w:t>
      </w:r>
      <w:r w:rsidR="002C5917">
        <w:rPr>
          <w:color w:val="000000"/>
          <w:vertAlign w:val="superscript"/>
        </w:rPr>
        <w:t xml:space="preserve"> </w:t>
      </w:r>
      <w:r w:rsidR="00AC6CD4" w:rsidRPr="007816B8">
        <w:rPr>
          <w:color w:val="000000"/>
        </w:rPr>
        <w:t>Program in Neuroscience, The College of Arts and Sciences, Indiana University, Bloomington, IN, U</w:t>
      </w:r>
      <w:r w:rsidR="0012151F">
        <w:rPr>
          <w:color w:val="000000"/>
        </w:rPr>
        <w:t>nited States</w:t>
      </w:r>
    </w:p>
    <w:p w14:paraId="63FF8616" w14:textId="4B160239" w:rsidR="00AC6CD4" w:rsidRDefault="00FA4C0F" w:rsidP="00AC6CD4">
      <w:pPr>
        <w:spacing w:line="480" w:lineRule="auto"/>
        <w:rPr>
          <w:color w:val="000000"/>
        </w:rPr>
      </w:pPr>
      <w:r>
        <w:rPr>
          <w:color w:val="000000"/>
          <w:vertAlign w:val="superscript"/>
        </w:rPr>
        <w:t>4</w:t>
      </w:r>
      <w:r w:rsidR="002C5917">
        <w:rPr>
          <w:color w:val="000000"/>
          <w:vertAlign w:val="superscript"/>
        </w:rPr>
        <w:t xml:space="preserve"> </w:t>
      </w:r>
      <w:r w:rsidR="00AC6CD4" w:rsidRPr="00943DC6">
        <w:rPr>
          <w:color w:val="000000"/>
        </w:rPr>
        <w:t xml:space="preserve">Department of </w:t>
      </w:r>
      <w:r w:rsidR="00AC6CD4">
        <w:rPr>
          <w:color w:val="000000"/>
        </w:rPr>
        <w:t xml:space="preserve">Psychological and Brain Sciences, College of Arts and Sciences, </w:t>
      </w:r>
      <w:r w:rsidR="00AC6CD4" w:rsidRPr="00943DC6">
        <w:rPr>
          <w:color w:val="000000"/>
        </w:rPr>
        <w:t>Indiana University, Bloomington, IN</w:t>
      </w:r>
      <w:r w:rsidR="00AC6CD4">
        <w:rPr>
          <w:color w:val="000000"/>
        </w:rPr>
        <w:t>, U</w:t>
      </w:r>
      <w:r w:rsidR="0012151F">
        <w:rPr>
          <w:color w:val="000000"/>
        </w:rPr>
        <w:t>nited States</w:t>
      </w:r>
    </w:p>
    <w:p w14:paraId="69A88190" w14:textId="77777777" w:rsidR="008F5F39" w:rsidRDefault="008F5F39" w:rsidP="008F5F39">
      <w:pPr>
        <w:spacing w:line="0" w:lineRule="auto"/>
        <w:rPr>
          <w:rFonts w:ascii="ff2" w:hAnsi="ff2"/>
          <w:color w:val="706F70"/>
          <w:sz w:val="42"/>
          <w:szCs w:val="42"/>
        </w:rPr>
      </w:pPr>
      <w:r>
        <w:rPr>
          <w:rStyle w:val="v0"/>
          <w:rFonts w:ascii="ff2" w:eastAsiaTheme="majorEastAsia" w:hAnsi="ff2"/>
          <w:color w:val="706F70"/>
          <w:sz w:val="42"/>
          <w:szCs w:val="42"/>
        </w:rPr>
        <w:t xml:space="preserve">Department of Psychiatry, Indiana University School of Medicine, Indianapolis, IN, United </w:t>
      </w:r>
    </w:p>
    <w:p w14:paraId="007F623C" w14:textId="77777777" w:rsidR="008F5F39" w:rsidRDefault="008F5F39" w:rsidP="008F5F39">
      <w:pPr>
        <w:spacing w:line="0" w:lineRule="auto"/>
        <w:rPr>
          <w:rFonts w:ascii="ff2" w:hAnsi="ff2"/>
          <w:color w:val="706F70"/>
          <w:sz w:val="42"/>
          <w:szCs w:val="42"/>
        </w:rPr>
      </w:pPr>
      <w:r>
        <w:rPr>
          <w:rFonts w:ascii="ff2" w:hAnsi="ff2"/>
          <w:color w:val="706F70"/>
          <w:sz w:val="42"/>
          <w:szCs w:val="42"/>
        </w:rPr>
        <w:t>States</w:t>
      </w:r>
    </w:p>
    <w:p w14:paraId="0F4F3C67" w14:textId="77777777" w:rsidR="00A84CAC" w:rsidRPr="00A84CAC" w:rsidRDefault="00A84CAC" w:rsidP="00A84CAC">
      <w:pPr>
        <w:spacing w:line="480" w:lineRule="auto"/>
        <w:rPr>
          <w:color w:val="000000"/>
        </w:rPr>
      </w:pPr>
      <w:r w:rsidRPr="00A84CAC">
        <w:rPr>
          <w:color w:val="000000"/>
          <w:vertAlign w:val="superscript"/>
        </w:rPr>
        <w:t xml:space="preserve">5 </w:t>
      </w:r>
      <w:r w:rsidRPr="00A84CAC">
        <w:rPr>
          <w:color w:val="000000"/>
        </w:rPr>
        <w:t xml:space="preserve">Department of Psychiatry, Indiana University School of Medicine, Indianapolis, IN, United </w:t>
      </w:r>
    </w:p>
    <w:p w14:paraId="2A07CD68" w14:textId="77777777" w:rsidR="00A84CAC" w:rsidRPr="00A84CAC" w:rsidRDefault="00A84CAC" w:rsidP="00A84CAC">
      <w:pPr>
        <w:spacing w:line="480" w:lineRule="auto"/>
        <w:rPr>
          <w:color w:val="000000"/>
        </w:rPr>
      </w:pPr>
      <w:r w:rsidRPr="00A84CAC">
        <w:rPr>
          <w:color w:val="000000"/>
        </w:rPr>
        <w:t xml:space="preserve">States </w:t>
      </w:r>
    </w:p>
    <w:p w14:paraId="481A9088" w14:textId="61B336A2" w:rsidR="001A4E63" w:rsidRPr="001A4E63" w:rsidRDefault="00FA4C0F" w:rsidP="00A84CAC">
      <w:pPr>
        <w:spacing w:line="480" w:lineRule="auto"/>
        <w:rPr>
          <w:color w:val="000000"/>
        </w:rPr>
      </w:pPr>
      <w:r>
        <w:rPr>
          <w:color w:val="000000"/>
          <w:vertAlign w:val="superscript"/>
        </w:rPr>
        <w:t>6</w:t>
      </w:r>
      <w:r w:rsidR="002C5917">
        <w:rPr>
          <w:color w:val="000000"/>
          <w:vertAlign w:val="superscript"/>
        </w:rPr>
        <w:t xml:space="preserve"> </w:t>
      </w:r>
      <w:r w:rsidR="001A4E63" w:rsidRPr="001A4E63">
        <w:rPr>
          <w:color w:val="000000"/>
        </w:rPr>
        <w:t xml:space="preserve">School of Human Development and Health, </w:t>
      </w:r>
      <w:r w:rsidR="00293BF5" w:rsidRPr="001A4E63">
        <w:rPr>
          <w:color w:val="000000"/>
        </w:rPr>
        <w:t xml:space="preserve">Faculty of Medicine, </w:t>
      </w:r>
      <w:r w:rsidR="001A4E63" w:rsidRPr="001A4E63">
        <w:rPr>
          <w:color w:val="000000"/>
        </w:rPr>
        <w:t>University of Southampton,</w:t>
      </w:r>
    </w:p>
    <w:p w14:paraId="3E278A80" w14:textId="397C4572" w:rsidR="001A4E63" w:rsidRPr="001A4E63" w:rsidRDefault="001A4E63" w:rsidP="001A4E63">
      <w:pPr>
        <w:spacing w:line="480" w:lineRule="auto"/>
        <w:rPr>
          <w:color w:val="000000"/>
        </w:rPr>
      </w:pPr>
      <w:r w:rsidRPr="001A4E63">
        <w:rPr>
          <w:color w:val="000000"/>
        </w:rPr>
        <w:t>Southampton,</w:t>
      </w:r>
      <w:r w:rsidR="00F326A7">
        <w:rPr>
          <w:color w:val="000000"/>
        </w:rPr>
        <w:t xml:space="preserve"> and NIHR Southampton Biomedical Research Centre, University Hospital Southampton,</w:t>
      </w:r>
      <w:r w:rsidRPr="001A4E63">
        <w:rPr>
          <w:color w:val="000000"/>
        </w:rPr>
        <w:t xml:space="preserve"> United Kingdom</w:t>
      </w:r>
    </w:p>
    <w:p w14:paraId="021FCE2C" w14:textId="51374880" w:rsidR="001A4E63" w:rsidRDefault="009652D2" w:rsidP="001A4E63">
      <w:pPr>
        <w:spacing w:line="480" w:lineRule="auto"/>
        <w:rPr>
          <w:color w:val="000000"/>
        </w:rPr>
      </w:pPr>
      <w:r>
        <w:rPr>
          <w:color w:val="000000"/>
          <w:vertAlign w:val="superscript"/>
        </w:rPr>
        <w:t>7</w:t>
      </w:r>
      <w:r w:rsidR="002C5917" w:rsidRPr="00200234">
        <w:rPr>
          <w:color w:val="000000"/>
          <w:vertAlign w:val="superscript"/>
        </w:rPr>
        <w:t xml:space="preserve"> </w:t>
      </w:r>
      <w:r w:rsidR="002C5917" w:rsidRPr="00200234">
        <w:rPr>
          <w:color w:val="000000"/>
        </w:rPr>
        <w:t xml:space="preserve">College of Health Solutions, Arizona State University, Phoenix, </w:t>
      </w:r>
      <w:r w:rsidR="0012151F" w:rsidRPr="00200234">
        <w:rPr>
          <w:color w:val="000000"/>
        </w:rPr>
        <w:t>AZ, United States</w:t>
      </w:r>
    </w:p>
    <w:p w14:paraId="32257809" w14:textId="408808F7" w:rsidR="001A4E63" w:rsidRDefault="009652D2" w:rsidP="001A4E63">
      <w:pPr>
        <w:spacing w:line="480" w:lineRule="auto"/>
        <w:rPr>
          <w:color w:val="000000"/>
        </w:rPr>
      </w:pPr>
      <w:r>
        <w:rPr>
          <w:color w:val="000000"/>
          <w:vertAlign w:val="superscript"/>
        </w:rPr>
        <w:t>8</w:t>
      </w:r>
      <w:r w:rsidR="002C5917">
        <w:rPr>
          <w:color w:val="000000"/>
          <w:vertAlign w:val="superscript"/>
        </w:rPr>
        <w:t xml:space="preserve"> </w:t>
      </w:r>
      <w:r w:rsidR="001A4E63" w:rsidRPr="001A4E63">
        <w:rPr>
          <w:color w:val="000000"/>
        </w:rPr>
        <w:t xml:space="preserve">Department of Environmental and Occupational Health, School of Public Health-Bloomington, Indiana University, Bloomington, </w:t>
      </w:r>
      <w:r w:rsidR="0012151F">
        <w:rPr>
          <w:color w:val="000000"/>
        </w:rPr>
        <w:t>IN, United States</w:t>
      </w:r>
    </w:p>
    <w:p w14:paraId="4862D8EB" w14:textId="095F3C2D" w:rsidR="001A4E63" w:rsidRPr="008F5F39" w:rsidRDefault="008F2215" w:rsidP="001A4E63">
      <w:pPr>
        <w:spacing w:line="480" w:lineRule="auto"/>
        <w:rPr>
          <w:color w:val="000000"/>
        </w:rPr>
      </w:pPr>
      <w:r>
        <w:rPr>
          <w:color w:val="000000"/>
          <w:vertAlign w:val="superscript"/>
        </w:rPr>
        <w:lastRenderedPageBreak/>
        <w:t>9</w:t>
      </w:r>
      <w:r w:rsidR="002C5917">
        <w:rPr>
          <w:color w:val="000000"/>
          <w:vertAlign w:val="superscript"/>
        </w:rPr>
        <w:t xml:space="preserve"> </w:t>
      </w:r>
      <w:r w:rsidR="001A4E63" w:rsidRPr="008F5F39">
        <w:rPr>
          <w:color w:val="000000"/>
        </w:rPr>
        <w:t xml:space="preserve">Department of Applied Health Science, School of Public Health-Bloomington, Indiana </w:t>
      </w:r>
    </w:p>
    <w:p w14:paraId="40278D41" w14:textId="0333A146" w:rsidR="001A4E63" w:rsidRDefault="001A4E63" w:rsidP="001A4E63">
      <w:pPr>
        <w:spacing w:line="480" w:lineRule="auto"/>
        <w:rPr>
          <w:color w:val="000000"/>
        </w:rPr>
      </w:pPr>
      <w:r w:rsidRPr="008F5F39">
        <w:rPr>
          <w:color w:val="000000"/>
        </w:rPr>
        <w:t>University, Bloomington, IN, United States</w:t>
      </w:r>
    </w:p>
    <w:p w14:paraId="74C06FCA" w14:textId="51D69250" w:rsidR="009A2970" w:rsidRDefault="002C5917" w:rsidP="00623479">
      <w:pPr>
        <w:spacing w:line="480" w:lineRule="auto"/>
      </w:pPr>
      <w:r>
        <w:rPr>
          <w:vertAlign w:val="superscript"/>
        </w:rPr>
        <w:t>1</w:t>
      </w:r>
      <w:r w:rsidR="0083502B">
        <w:rPr>
          <w:vertAlign w:val="superscript"/>
        </w:rPr>
        <w:t>0</w:t>
      </w:r>
      <w:r>
        <w:rPr>
          <w:vertAlign w:val="superscript"/>
        </w:rPr>
        <w:t xml:space="preserve"> </w:t>
      </w:r>
      <w:r w:rsidR="009A2970" w:rsidRPr="009A2970">
        <w:t>Alabama Life Research Institute, University of Alabama, Tuscaloosa, AL,</w:t>
      </w:r>
      <w:r w:rsidR="009A2970">
        <w:t xml:space="preserve"> </w:t>
      </w:r>
      <w:r w:rsidR="009A2970" w:rsidRPr="009A2970">
        <w:t>United States</w:t>
      </w:r>
    </w:p>
    <w:p w14:paraId="075BE382" w14:textId="77777777" w:rsidR="00ED20B2" w:rsidRDefault="00ED20B2" w:rsidP="00623479">
      <w:pPr>
        <w:spacing w:line="480" w:lineRule="auto"/>
        <w:rPr>
          <w:color w:val="000000"/>
        </w:rPr>
      </w:pPr>
    </w:p>
    <w:p w14:paraId="2616DA46" w14:textId="3759B405" w:rsidR="00ED20B2" w:rsidRPr="007816B8" w:rsidRDefault="00ED20B2" w:rsidP="00623479">
      <w:pPr>
        <w:spacing w:line="480" w:lineRule="auto"/>
        <w:rPr>
          <w:color w:val="000000"/>
        </w:rPr>
      </w:pPr>
      <w:r w:rsidRPr="007816B8">
        <w:rPr>
          <w:color w:val="000000"/>
        </w:rPr>
        <w:t xml:space="preserve">Corresponding Author: *Keisuke Kawata, PhD, Department of Kinesiology, School of Public Health-Bloomington, Indiana University,1025 E. 7th Street, Bloomington, IN 47405  </w:t>
      </w:r>
    </w:p>
    <w:p w14:paraId="72ED7EB7" w14:textId="1C232DAA" w:rsidR="00EF5EFA" w:rsidRDefault="00ED20B2" w:rsidP="00623479">
      <w:pPr>
        <w:spacing w:line="480" w:lineRule="auto"/>
        <w:rPr>
          <w:color w:val="000000"/>
        </w:rPr>
      </w:pPr>
      <w:r w:rsidRPr="007816B8">
        <w:rPr>
          <w:color w:val="000000"/>
        </w:rPr>
        <w:t xml:space="preserve">Phone: 812-855-5244, Email: kkawata@indiana.edu </w:t>
      </w:r>
    </w:p>
    <w:p w14:paraId="4905D49A" w14:textId="77777777" w:rsidR="00EF5EFA" w:rsidRPr="007816B8" w:rsidRDefault="00EF5EFA" w:rsidP="00623479">
      <w:pPr>
        <w:spacing w:line="480" w:lineRule="auto"/>
        <w:rPr>
          <w:color w:val="000000"/>
        </w:rPr>
      </w:pPr>
    </w:p>
    <w:p w14:paraId="5D7B665A" w14:textId="77777777" w:rsidR="00EF5EFA" w:rsidRPr="002A2045" w:rsidRDefault="00EF5EFA" w:rsidP="00623479">
      <w:pPr>
        <w:spacing w:line="480" w:lineRule="auto"/>
        <w:rPr>
          <w:b/>
          <w:bCs/>
          <w:color w:val="000000"/>
        </w:rPr>
      </w:pPr>
      <w:r w:rsidRPr="000327A0">
        <w:rPr>
          <w:b/>
          <w:bCs/>
          <w:color w:val="000000"/>
        </w:rPr>
        <w:t xml:space="preserve">Conflict of Interest Disclosures </w:t>
      </w:r>
    </w:p>
    <w:p w14:paraId="62127D2F" w14:textId="10749183" w:rsidR="00EF5EFA" w:rsidRDefault="00C44E07" w:rsidP="00EF5EFA">
      <w:pPr>
        <w:spacing w:line="480" w:lineRule="auto"/>
        <w:rPr>
          <w:color w:val="000000"/>
        </w:rPr>
      </w:pPr>
      <w:r>
        <w:rPr>
          <w:color w:val="000000"/>
        </w:rPr>
        <w:t>A</w:t>
      </w:r>
      <w:r w:rsidR="00EF5EFA" w:rsidRPr="007816B8">
        <w:rPr>
          <w:color w:val="000000"/>
        </w:rPr>
        <w:t>uthors</w:t>
      </w:r>
      <w:r w:rsidR="00EF5EFA">
        <w:rPr>
          <w:color w:val="000000"/>
        </w:rPr>
        <w:t xml:space="preserve"> (Beauregard,</w:t>
      </w:r>
      <w:r w:rsidR="00EF2027">
        <w:rPr>
          <w:color w:val="000000"/>
        </w:rPr>
        <w:t xml:space="preserve"> </w:t>
      </w:r>
      <w:r w:rsidR="008A5595">
        <w:rPr>
          <w:color w:val="000000"/>
        </w:rPr>
        <w:t>Johnson, Cheng, Ellis, Kronenberger, Chen, Silveyra, Quinn, Newman, Mickleborough, Kawata</w:t>
      </w:r>
      <w:r w:rsidR="00EF5EFA">
        <w:t>)</w:t>
      </w:r>
      <w:r w:rsidR="00EF5EFA">
        <w:rPr>
          <w:color w:val="000000"/>
        </w:rPr>
        <w:t xml:space="preserve"> </w:t>
      </w:r>
      <w:r w:rsidR="00EF5EFA" w:rsidRPr="007816B8">
        <w:rPr>
          <w:color w:val="000000"/>
        </w:rPr>
        <w:t xml:space="preserve">report no </w:t>
      </w:r>
      <w:r w:rsidR="00EF5EFA">
        <w:rPr>
          <w:color w:val="000000"/>
        </w:rPr>
        <w:t xml:space="preserve">conflict of interest </w:t>
      </w:r>
      <w:r w:rsidR="00EF5EFA" w:rsidRPr="007816B8">
        <w:rPr>
          <w:color w:val="000000"/>
        </w:rPr>
        <w:t xml:space="preserve">relevant to the manuscript. </w:t>
      </w:r>
      <w:r w:rsidR="00560932">
        <w:rPr>
          <w:color w:val="000000"/>
        </w:rPr>
        <w:t xml:space="preserve">Dr. Bazarian reports the interest with </w:t>
      </w:r>
      <w:r w:rsidR="00560932" w:rsidRPr="001D569E">
        <w:rPr>
          <w:color w:val="000000"/>
        </w:rPr>
        <w:t>Abbott Diagnostics (research support, speaker fees)</w:t>
      </w:r>
      <w:r w:rsidR="00560932">
        <w:rPr>
          <w:color w:val="000000"/>
        </w:rPr>
        <w:t xml:space="preserve"> and</w:t>
      </w:r>
      <w:r w:rsidR="00560932" w:rsidRPr="001D569E">
        <w:rPr>
          <w:color w:val="000000"/>
        </w:rPr>
        <w:t xml:space="preserve"> </w:t>
      </w:r>
      <w:r w:rsidR="00595B06">
        <w:rPr>
          <w:color w:val="000000"/>
        </w:rPr>
        <w:t>BioMerieux (advisory panel, research support)</w:t>
      </w:r>
      <w:r w:rsidR="00560932" w:rsidRPr="001D569E">
        <w:rPr>
          <w:color w:val="000000"/>
        </w:rPr>
        <w:t>.</w:t>
      </w:r>
      <w:r w:rsidR="00CC5B16">
        <w:rPr>
          <w:color w:val="000000"/>
        </w:rPr>
        <w:t xml:space="preserve"> Dr. Calder </w:t>
      </w:r>
      <w:r w:rsidR="00D3103F">
        <w:rPr>
          <w:color w:val="000000"/>
        </w:rPr>
        <w:t xml:space="preserve">acts as </w:t>
      </w:r>
      <w:r w:rsidR="00691683">
        <w:rPr>
          <w:color w:val="000000"/>
        </w:rPr>
        <w:t xml:space="preserve">an ad hoc consultant/advisor to </w:t>
      </w:r>
      <w:r w:rsidR="00E3074F">
        <w:rPr>
          <w:color w:val="000000"/>
        </w:rPr>
        <w:t xml:space="preserve">BASF, </w:t>
      </w:r>
      <w:r w:rsidR="000327A0" w:rsidRPr="000327A0">
        <w:rPr>
          <w:color w:val="000000"/>
        </w:rPr>
        <w:t>Danone Nutricia Research, dsm-firmenich, Bunge, Fresenius-Kabi, B. Braun Melsungen, Nestle, Baxter Healthcare, Abbott Nutrition, Bayer Consumer Care and Haleon</w:t>
      </w:r>
      <w:r w:rsidR="000327A0">
        <w:rPr>
          <w:color w:val="000000"/>
        </w:rPr>
        <w:t xml:space="preserve">; has received </w:t>
      </w:r>
      <w:r w:rsidR="000327A0" w:rsidRPr="000327A0">
        <w:rPr>
          <w:color w:val="000000"/>
        </w:rPr>
        <w:t>speaking honoraria from Fresenius-Kabi, Abbott Nutrition and Eqology; and has had recent funding from B. Braun Melsungen.</w:t>
      </w:r>
      <w:r w:rsidR="00CC5B16">
        <w:rPr>
          <w:color w:val="000000"/>
        </w:rPr>
        <w:t xml:space="preserve"> </w:t>
      </w:r>
    </w:p>
    <w:p w14:paraId="5F43D940" w14:textId="77777777" w:rsidR="00623479" w:rsidRDefault="00623479" w:rsidP="00EF5EFA">
      <w:pPr>
        <w:spacing w:line="480" w:lineRule="auto"/>
        <w:rPr>
          <w:color w:val="000000"/>
        </w:rPr>
      </w:pPr>
    </w:p>
    <w:p w14:paraId="6A33855C" w14:textId="77777777" w:rsidR="008D49AC" w:rsidRPr="002A2045" w:rsidRDefault="008D49AC" w:rsidP="008D49AC">
      <w:pPr>
        <w:spacing w:line="480" w:lineRule="auto"/>
        <w:rPr>
          <w:b/>
          <w:bCs/>
          <w:color w:val="000000"/>
        </w:rPr>
      </w:pPr>
      <w:r w:rsidRPr="002A2045">
        <w:rPr>
          <w:b/>
          <w:bCs/>
          <w:color w:val="000000"/>
        </w:rPr>
        <w:t>Study Funding</w:t>
      </w:r>
    </w:p>
    <w:p w14:paraId="559015D5" w14:textId="7415FDEC" w:rsidR="008D49AC" w:rsidRDefault="008D49AC" w:rsidP="008D49AC">
      <w:pPr>
        <w:spacing w:line="480" w:lineRule="auto"/>
        <w:ind w:firstLine="720"/>
        <w:rPr>
          <w:color w:val="000000"/>
        </w:rPr>
      </w:pPr>
      <w:r>
        <w:rPr>
          <w:color w:val="000000"/>
        </w:rPr>
        <w:t>T</w:t>
      </w:r>
      <w:r w:rsidRPr="00AB4E31">
        <w:rPr>
          <w:color w:val="000000"/>
        </w:rPr>
        <w:t>his study w</w:t>
      </w:r>
      <w:r>
        <w:rPr>
          <w:color w:val="000000"/>
        </w:rPr>
        <w:t>as</w:t>
      </w:r>
      <w:r w:rsidRPr="00AB4E31">
        <w:rPr>
          <w:color w:val="000000"/>
        </w:rPr>
        <w:t xml:space="preserve"> supported b</w:t>
      </w:r>
      <w:r>
        <w:rPr>
          <w:color w:val="000000"/>
        </w:rPr>
        <w:t xml:space="preserve">y </w:t>
      </w:r>
      <w:r w:rsidRPr="00D145A2">
        <w:rPr>
          <w:color w:val="000000"/>
        </w:rPr>
        <w:t>National Institutes of Health</w:t>
      </w:r>
      <w:r>
        <w:rPr>
          <w:color w:val="000000"/>
        </w:rPr>
        <w:t xml:space="preserve"> </w:t>
      </w:r>
      <w:r w:rsidRPr="00D145A2">
        <w:rPr>
          <w:color w:val="000000"/>
        </w:rPr>
        <w:t>–</w:t>
      </w:r>
      <w:r>
        <w:rPr>
          <w:color w:val="000000"/>
        </w:rPr>
        <w:t xml:space="preserve"> </w:t>
      </w:r>
      <w:r w:rsidRPr="00D145A2">
        <w:rPr>
          <w:color w:val="000000"/>
        </w:rPr>
        <w:t>National Institute of Neurological Disorders and Stroke</w:t>
      </w:r>
      <w:r>
        <w:rPr>
          <w:color w:val="000000"/>
        </w:rPr>
        <w:t xml:space="preserve"> </w:t>
      </w:r>
      <w:r w:rsidRPr="007816B8">
        <w:rPr>
          <w:color w:val="000000"/>
        </w:rPr>
        <w:t>(</w:t>
      </w:r>
      <w:r w:rsidR="00CE5B2B" w:rsidRPr="00CE5B2B">
        <w:rPr>
          <w:color w:val="000000"/>
        </w:rPr>
        <w:t>R01NS137276</w:t>
      </w:r>
      <w:r>
        <w:rPr>
          <w:color w:val="000000"/>
        </w:rPr>
        <w:t xml:space="preserve">). </w:t>
      </w:r>
      <w:r w:rsidRPr="007816B8">
        <w:rPr>
          <w:color w:val="000000"/>
        </w:rPr>
        <w:t>Sponsors had no role in the design or execution of the study; collection,</w:t>
      </w:r>
      <w:r>
        <w:rPr>
          <w:color w:val="000000"/>
        </w:rPr>
        <w:t xml:space="preserve"> </w:t>
      </w:r>
      <w:r w:rsidRPr="007816B8">
        <w:rPr>
          <w:color w:val="000000"/>
        </w:rPr>
        <w:t xml:space="preserve">management, analysis, or interpretation of the data; </w:t>
      </w:r>
      <w:r w:rsidRPr="007816B8">
        <w:rPr>
          <w:color w:val="000000"/>
        </w:rPr>
        <w:lastRenderedPageBreak/>
        <w:t>preparation, review, or approval of the</w:t>
      </w:r>
      <w:r>
        <w:rPr>
          <w:color w:val="000000"/>
        </w:rPr>
        <w:t xml:space="preserve"> </w:t>
      </w:r>
      <w:r w:rsidRPr="007816B8">
        <w:rPr>
          <w:color w:val="000000"/>
        </w:rPr>
        <w:t>manuscript; or decision to submit the manuscript for publication.</w:t>
      </w:r>
    </w:p>
    <w:p w14:paraId="255726DB" w14:textId="77777777" w:rsidR="002D6E58" w:rsidRPr="007816B8" w:rsidRDefault="002D6E58" w:rsidP="008D49AC">
      <w:pPr>
        <w:spacing w:line="480" w:lineRule="auto"/>
        <w:ind w:firstLine="720"/>
        <w:rPr>
          <w:color w:val="000000"/>
        </w:rPr>
      </w:pPr>
    </w:p>
    <w:p w14:paraId="3170CBE8" w14:textId="77777777" w:rsidR="002D6E58" w:rsidRDefault="002D6E58" w:rsidP="002D6E58">
      <w:pPr>
        <w:spacing w:line="480" w:lineRule="auto"/>
        <w:rPr>
          <w:b/>
          <w:bCs/>
          <w:color w:val="000000"/>
        </w:rPr>
      </w:pPr>
      <w:r>
        <w:rPr>
          <w:b/>
          <w:bCs/>
          <w:color w:val="000000"/>
        </w:rPr>
        <w:t>Patient and Public Involvement</w:t>
      </w:r>
    </w:p>
    <w:p w14:paraId="3E7E18F3" w14:textId="520BCF24" w:rsidR="00623479" w:rsidRPr="002D6E58" w:rsidRDefault="002D6E58" w:rsidP="00EF5EFA">
      <w:pPr>
        <w:spacing w:line="480" w:lineRule="auto"/>
        <w:rPr>
          <w:b/>
          <w:bCs/>
          <w:color w:val="000000" w:themeColor="text1"/>
        </w:rPr>
      </w:pPr>
      <w:r w:rsidRPr="00A913BE">
        <w:rPr>
          <w:color w:val="000000" w:themeColor="text1"/>
          <w:shd w:val="clear" w:color="auto" w:fill="FFFFFF"/>
        </w:rPr>
        <w:t>It was not appropriate or possible to involve patients or the public in the design, or conduct, or reporting, or dissemination plans of our research</w:t>
      </w:r>
      <w:r>
        <w:rPr>
          <w:color w:val="000000" w:themeColor="text1"/>
          <w:shd w:val="clear" w:color="auto" w:fill="FFFFFF"/>
        </w:rPr>
        <w:t xml:space="preserve">. </w:t>
      </w:r>
    </w:p>
    <w:p w14:paraId="4D7FCCA7" w14:textId="77777777" w:rsidR="0083502B" w:rsidRDefault="0083502B" w:rsidP="00D917B4">
      <w:pPr>
        <w:spacing w:line="480" w:lineRule="auto"/>
        <w:rPr>
          <w:b/>
          <w:bCs/>
        </w:rPr>
      </w:pPr>
    </w:p>
    <w:p w14:paraId="43AA875A" w14:textId="15816457" w:rsidR="00D917B4" w:rsidRDefault="00D917B4" w:rsidP="00D917B4">
      <w:pPr>
        <w:spacing w:line="480" w:lineRule="auto"/>
        <w:rPr>
          <w:b/>
          <w:bCs/>
        </w:rPr>
      </w:pPr>
      <w:r>
        <w:rPr>
          <w:b/>
          <w:bCs/>
        </w:rPr>
        <w:t>Abstract</w:t>
      </w:r>
    </w:p>
    <w:p w14:paraId="233DC77A" w14:textId="7EBAC5AE" w:rsidR="00D511A4" w:rsidRPr="00963B3C" w:rsidRDefault="00B92939" w:rsidP="00D917B4">
      <w:pPr>
        <w:spacing w:line="480" w:lineRule="auto"/>
      </w:pPr>
      <w:r>
        <w:t xml:space="preserve">Soccer </w:t>
      </w:r>
      <w:r w:rsidR="00A305CF">
        <w:t>(</w:t>
      </w:r>
      <w:r>
        <w:t>football</w:t>
      </w:r>
      <w:r w:rsidR="00A305CF">
        <w:t>)</w:t>
      </w:r>
      <w:r>
        <w:t xml:space="preserve"> is the most popular sport glob</w:t>
      </w:r>
      <w:r w:rsidR="00A305CF">
        <w:t>ally</w:t>
      </w:r>
      <w:r w:rsidR="008B0498">
        <w:t>,</w:t>
      </w:r>
      <w:r>
        <w:t xml:space="preserve"> with </w:t>
      </w:r>
      <w:r w:rsidR="008B0498">
        <w:t xml:space="preserve">265 million </w:t>
      </w:r>
      <w:r w:rsidR="00D63AB9">
        <w:t>p</w:t>
      </w:r>
      <w:r w:rsidR="00A305CF">
        <w:t>layers</w:t>
      </w:r>
      <w:r w:rsidR="00D63AB9">
        <w:t xml:space="preserve"> </w:t>
      </w:r>
      <w:r w:rsidR="00F93315">
        <w:t>across all ages and sexes</w:t>
      </w:r>
      <w:r w:rsidR="00D63AB9">
        <w:t>.</w:t>
      </w:r>
      <w:r>
        <w:t xml:space="preserve"> </w:t>
      </w:r>
      <w:r w:rsidR="00A305CF">
        <w:t>R</w:t>
      </w:r>
      <w:r w:rsidR="0083502B">
        <w:t>epetitive s</w:t>
      </w:r>
      <w:r w:rsidR="00D917B4" w:rsidRPr="00D217F7">
        <w:t xml:space="preserve">ubconcussive head impacts </w:t>
      </w:r>
      <w:r w:rsidR="00C7563C">
        <w:t xml:space="preserve">due to </w:t>
      </w:r>
      <w:r w:rsidR="00D917B4" w:rsidRPr="00D217F7">
        <w:t>heading</w:t>
      </w:r>
      <w:r w:rsidR="00A305CF">
        <w:t xml:space="preserve"> of the soccer ball</w:t>
      </w:r>
      <w:r w:rsidR="00C7563C">
        <w:t xml:space="preserve"> </w:t>
      </w:r>
      <w:r w:rsidR="006A6133">
        <w:t>can pose threats to healthy brain development and aging</w:t>
      </w:r>
      <w:r w:rsidR="00D917B4" w:rsidRPr="00D217F7">
        <w:t xml:space="preserve">. </w:t>
      </w:r>
      <w:r w:rsidR="00203D09">
        <w:t>O</w:t>
      </w:r>
      <w:r w:rsidR="006A6133">
        <w:t xml:space="preserve">mega-3 fatty acids, especially </w:t>
      </w:r>
      <w:r w:rsidR="00D917B4" w:rsidRPr="00D217F7">
        <w:t>docosahexaenoic acid (DHA)</w:t>
      </w:r>
      <w:r w:rsidR="006A6133">
        <w:t xml:space="preserve"> and </w:t>
      </w:r>
      <w:r w:rsidR="00D917B4" w:rsidRPr="00D217F7">
        <w:t>eicosapentaenoic acid (EPA)</w:t>
      </w:r>
      <w:r w:rsidR="00203D09">
        <w:t xml:space="preserve">, may have neuroprotective </w:t>
      </w:r>
      <w:r w:rsidR="00410BF5">
        <w:t>effects</w:t>
      </w:r>
      <w:r w:rsidR="00812B36">
        <w:t xml:space="preserve">, but </w:t>
      </w:r>
      <w:r w:rsidR="00234FFB">
        <w:t xml:space="preserve">it remains unclear what aspects of neural health </w:t>
      </w:r>
      <w:r w:rsidR="00D600A1">
        <w:t xml:space="preserve">benefit from DHA+EPA when faced with subconcussive head impacts. </w:t>
      </w:r>
      <w:r w:rsidR="00D917B4" w:rsidRPr="00D217F7">
        <w:t>In a randomized placebo-controlled trial, 208 soccer players will complete baseline measures</w:t>
      </w:r>
      <w:r w:rsidR="003553FD">
        <w:t xml:space="preserve"> including</w:t>
      </w:r>
      <w:r w:rsidR="00D917B4" w:rsidRPr="00D217F7">
        <w:t xml:space="preserve"> demographics, blood </w:t>
      </w:r>
      <w:r w:rsidR="009B527E">
        <w:t>sampling</w:t>
      </w:r>
      <w:r w:rsidR="00D917B4" w:rsidRPr="00D217F7">
        <w:t xml:space="preserve">, dietary recalls, </w:t>
      </w:r>
      <w:r w:rsidR="009B527E">
        <w:t xml:space="preserve">and </w:t>
      </w:r>
      <w:r w:rsidR="00D917B4" w:rsidRPr="00D217F7">
        <w:t xml:space="preserve">psychological assessment. Participants </w:t>
      </w:r>
      <w:r w:rsidR="009B527E">
        <w:t>will be</w:t>
      </w:r>
      <w:r w:rsidR="00D917B4" w:rsidRPr="00D217F7">
        <w:t xml:space="preserve"> </w:t>
      </w:r>
      <w:r w:rsidR="00D917B4">
        <w:t xml:space="preserve">randomly </w:t>
      </w:r>
      <w:r w:rsidR="00D917B4" w:rsidRPr="00D217F7">
        <w:t>assigned to ingest DHA+EPA [3.4g/d:</w:t>
      </w:r>
      <w:r w:rsidR="00D917B4">
        <w:t xml:space="preserve"> </w:t>
      </w:r>
      <w:r w:rsidR="00D917B4" w:rsidRPr="00D217F7">
        <w:t>DHA</w:t>
      </w:r>
      <w:r w:rsidR="00A305CF">
        <w:t xml:space="preserve"> </w:t>
      </w:r>
      <w:r w:rsidR="00D917B4" w:rsidRPr="00D217F7">
        <w:t>2.4g</w:t>
      </w:r>
      <w:r w:rsidR="00D917B4">
        <w:t>+</w:t>
      </w:r>
      <w:r w:rsidR="00D917B4" w:rsidRPr="00D217F7">
        <w:t>EPA</w:t>
      </w:r>
      <w:r w:rsidR="00A305CF">
        <w:t xml:space="preserve"> </w:t>
      </w:r>
      <w:r w:rsidR="00D917B4" w:rsidRPr="00D217F7">
        <w:t>1.0g] or placebo daily for 8</w:t>
      </w:r>
      <w:r w:rsidR="00702227">
        <w:t xml:space="preserve"> </w:t>
      </w:r>
      <w:r w:rsidR="00D917B4" w:rsidRPr="00D217F7">
        <w:t>weeks</w:t>
      </w:r>
      <w:r w:rsidR="00D917B4">
        <w:t xml:space="preserve"> </w:t>
      </w:r>
      <w:r w:rsidR="00702227">
        <w:t>followed by a</w:t>
      </w:r>
      <w:r w:rsidR="00D917B4">
        <w:t xml:space="preserve"> subconcuss</w:t>
      </w:r>
      <w:r w:rsidR="009B527E">
        <w:t>ion</w:t>
      </w:r>
      <w:r w:rsidR="00D917B4">
        <w:t xml:space="preserve"> intervention phase</w:t>
      </w:r>
      <w:r w:rsidR="00D917B4" w:rsidRPr="00D217F7">
        <w:t xml:space="preserve">. During the </w:t>
      </w:r>
      <w:r w:rsidR="00D917B4">
        <w:t>subconcuss</w:t>
      </w:r>
      <w:r w:rsidR="009B527E">
        <w:t>ion</w:t>
      </w:r>
      <w:r w:rsidR="00D917B4">
        <w:t xml:space="preserve"> </w:t>
      </w:r>
      <w:r w:rsidR="00D917B4" w:rsidRPr="00D217F7">
        <w:t>intervention, participants</w:t>
      </w:r>
      <w:r w:rsidR="009B527E">
        <w:t xml:space="preserve"> will</w:t>
      </w:r>
      <w:r w:rsidR="00D917B4">
        <w:t xml:space="preserve"> </w:t>
      </w:r>
      <w:r w:rsidR="00D917B4" w:rsidRPr="00D217F7">
        <w:t>perform</w:t>
      </w:r>
      <w:r w:rsidR="009B527E">
        <w:t xml:space="preserve"> a session of</w:t>
      </w:r>
      <w:r w:rsidR="00D917B4" w:rsidRPr="00D217F7">
        <w:t xml:space="preserve"> 20 controlled soccer headings, with a second session 24 hours later. Blood</w:t>
      </w:r>
      <w:r w:rsidR="00D917B4">
        <w:t xml:space="preserve"> sample</w:t>
      </w:r>
      <w:r w:rsidR="00702227">
        <w:t>s</w:t>
      </w:r>
      <w:r w:rsidR="00D917B4" w:rsidRPr="00D217F7">
        <w:t>,</w:t>
      </w:r>
      <w:r w:rsidR="009B527E">
        <w:t xml:space="preserve"> neuroimaging</w:t>
      </w:r>
      <w:r w:rsidR="00D917B4" w:rsidRPr="00D217F7">
        <w:t xml:space="preserve"> data, autonomic reactivity, and clinical measures (symptoms, oculomotor, cognition) will be collected pre-heading and 24</w:t>
      </w:r>
      <w:r w:rsidR="00DF2DFE">
        <w:t>-</w:t>
      </w:r>
      <w:r w:rsidR="00D917B4" w:rsidRPr="00D217F7">
        <w:t>h</w:t>
      </w:r>
      <w:r w:rsidR="00DF2DFE">
        <w:t>our</w:t>
      </w:r>
      <w:r w:rsidR="00852D8C">
        <w:t xml:space="preserve"> post</w:t>
      </w:r>
      <w:r w:rsidR="00DF2DFE">
        <w:t>-1</w:t>
      </w:r>
      <w:r w:rsidR="00DF2DFE" w:rsidRPr="00DF2DFE">
        <w:rPr>
          <w:vertAlign w:val="superscript"/>
        </w:rPr>
        <w:t>st</w:t>
      </w:r>
      <w:r w:rsidR="00DF2DFE">
        <w:t xml:space="preserve"> session</w:t>
      </w:r>
      <w:r w:rsidR="00D917B4" w:rsidRPr="00D217F7">
        <w:t xml:space="preserve">, </w:t>
      </w:r>
      <w:r w:rsidR="00D917B4">
        <w:t>24</w:t>
      </w:r>
      <w:r w:rsidR="00DF2DFE">
        <w:t>-</w:t>
      </w:r>
      <w:r w:rsidR="00D917B4">
        <w:t>h</w:t>
      </w:r>
      <w:r w:rsidR="00DF2DFE">
        <w:t>our</w:t>
      </w:r>
      <w:r w:rsidR="00D917B4">
        <w:t xml:space="preserve"> post-2</w:t>
      </w:r>
      <w:r w:rsidR="00D917B4" w:rsidRPr="00DF2DFE">
        <w:rPr>
          <w:vertAlign w:val="superscript"/>
        </w:rPr>
        <w:t>nd</w:t>
      </w:r>
      <w:r w:rsidR="00DF2DFE">
        <w:t xml:space="preserve"> session</w:t>
      </w:r>
      <w:r w:rsidR="00D917B4" w:rsidRPr="00D217F7">
        <w:t xml:space="preserve">, and </w:t>
      </w:r>
      <w:r w:rsidR="00DF2DFE">
        <w:t>7-day</w:t>
      </w:r>
      <w:r w:rsidR="00D917B4" w:rsidRPr="00D217F7">
        <w:t xml:space="preserve"> post-</w:t>
      </w:r>
      <w:r w:rsidR="00DF2DFE">
        <w:t>2</w:t>
      </w:r>
      <w:r w:rsidR="00DF2DFE" w:rsidRPr="00DF2DFE">
        <w:rPr>
          <w:vertAlign w:val="superscript"/>
        </w:rPr>
        <w:t>nd</w:t>
      </w:r>
      <w:r w:rsidR="00DF2DFE">
        <w:t xml:space="preserve"> session</w:t>
      </w:r>
      <w:r w:rsidR="00D917B4" w:rsidRPr="00D217F7">
        <w:t>. The primary hypothesis is</w:t>
      </w:r>
      <w:r w:rsidR="00AC76D0">
        <w:t xml:space="preserve"> that</w:t>
      </w:r>
      <w:r w:rsidR="00D917B4" w:rsidRPr="00D217F7">
        <w:t xml:space="preserve"> DHA+EPA</w:t>
      </w:r>
      <w:r w:rsidR="00AC76D0">
        <w:t xml:space="preserve"> pretreatment</w:t>
      </w:r>
      <w:r w:rsidR="00D917B4" w:rsidRPr="00D217F7">
        <w:t xml:space="preserve"> will promote neuronal and astrocyte resiliency to subconcussive</w:t>
      </w:r>
      <w:r w:rsidR="00AC76D0">
        <w:t xml:space="preserve"> head</w:t>
      </w:r>
      <w:r w:rsidR="00D917B4" w:rsidRPr="00D217F7">
        <w:t xml:space="preserve"> impacts, </w:t>
      </w:r>
      <w:r w:rsidR="00AC76D0">
        <w:t xml:space="preserve">as </w:t>
      </w:r>
      <w:r w:rsidR="00D917B4" w:rsidRPr="00D217F7">
        <w:t>assessed by blood biomarkers</w:t>
      </w:r>
      <w:r w:rsidR="00702227">
        <w:t xml:space="preserve"> of brain injury</w:t>
      </w:r>
      <w:r w:rsidR="00D917B4" w:rsidRPr="00D217F7">
        <w:t xml:space="preserve">, </w:t>
      </w:r>
      <w:r w:rsidR="00D917B4" w:rsidRPr="00D217F7">
        <w:lastRenderedPageBreak/>
        <w:t xml:space="preserve">axonal microstructure </w:t>
      </w:r>
      <w:r w:rsidR="00D917B4">
        <w:t>measured by diffusion tensor imaging</w:t>
      </w:r>
      <w:r w:rsidR="00D917B4" w:rsidRPr="00D217F7">
        <w:t xml:space="preserve">, and whole-brain resting-state connectivity. </w:t>
      </w:r>
      <w:r w:rsidR="00387954">
        <w:t xml:space="preserve">It is proposed that </w:t>
      </w:r>
      <w:r w:rsidR="00BD56FD">
        <w:t xml:space="preserve">pretreatment will </w:t>
      </w:r>
      <w:r w:rsidR="00387954">
        <w:t xml:space="preserve">preserve </w:t>
      </w:r>
      <w:r w:rsidR="00960387">
        <w:t>autonomic</w:t>
      </w:r>
      <w:r w:rsidR="00AB42B7">
        <w:t xml:space="preserve"> function, as</w:t>
      </w:r>
      <w:r w:rsidR="00AB42B7" w:rsidRPr="00D217F7">
        <w:t xml:space="preserve"> </w:t>
      </w:r>
      <w:r w:rsidR="00387954">
        <w:t xml:space="preserve">assessed </w:t>
      </w:r>
      <w:r w:rsidR="00AB42B7">
        <w:t>by</w:t>
      </w:r>
      <w:r w:rsidR="00AB42B7" w:rsidRPr="00D217F7">
        <w:t xml:space="preserve"> the cold pressor test (CPT)</w:t>
      </w:r>
      <w:r w:rsidR="00387954">
        <w:t>, as well as</w:t>
      </w:r>
      <w:r w:rsidR="00D917B4" w:rsidRPr="00D43A0A">
        <w:t xml:space="preserve"> oculomotor</w:t>
      </w:r>
      <w:r w:rsidR="00387954">
        <w:t xml:space="preserve"> and </w:t>
      </w:r>
      <w:r w:rsidR="002A3E10">
        <w:t>cogniti</w:t>
      </w:r>
      <w:r w:rsidR="00C750C0">
        <w:t>ve function</w:t>
      </w:r>
      <w:r w:rsidR="00387954">
        <w:t>,</w:t>
      </w:r>
      <w:r w:rsidR="00C750C0">
        <w:t xml:space="preserve"> even after head impacts. </w:t>
      </w:r>
      <w:r w:rsidR="004602A3">
        <w:t>Data</w:t>
      </w:r>
      <w:r w:rsidR="00D917B4" w:rsidRPr="00D43A0A">
        <w:t xml:space="preserve"> </w:t>
      </w:r>
      <w:r w:rsidR="00A37164">
        <w:t xml:space="preserve">from this trial </w:t>
      </w:r>
      <w:r w:rsidR="00D917B4" w:rsidRPr="00D43A0A">
        <w:t xml:space="preserve">will </w:t>
      </w:r>
      <w:r w:rsidR="009C0793">
        <w:t>help</w:t>
      </w:r>
      <w:r w:rsidR="00D917B4" w:rsidRPr="00D43A0A">
        <w:t xml:space="preserve"> </w:t>
      </w:r>
      <w:r w:rsidR="00387954">
        <w:t>clarify</w:t>
      </w:r>
      <w:r w:rsidR="00D917B4" w:rsidRPr="00D43A0A">
        <w:t xml:space="preserve"> the combined effect of DHA+EPA on </w:t>
      </w:r>
      <w:r w:rsidR="00D917B4" w:rsidRPr="00D43A0A">
        <w:rPr>
          <w:iCs/>
          <w:color w:val="000000" w:themeColor="text1"/>
        </w:rPr>
        <w:t xml:space="preserve">brain </w:t>
      </w:r>
      <w:r w:rsidR="00387954">
        <w:rPr>
          <w:iCs/>
          <w:color w:val="000000" w:themeColor="text1"/>
        </w:rPr>
        <w:t xml:space="preserve">molecular, </w:t>
      </w:r>
      <w:r w:rsidR="00D917B4" w:rsidRPr="00D43A0A">
        <w:rPr>
          <w:iCs/>
          <w:color w:val="000000" w:themeColor="text1"/>
        </w:rPr>
        <w:t xml:space="preserve">cellular, and physiological health in </w:t>
      </w:r>
      <w:r w:rsidR="00446F8A">
        <w:rPr>
          <w:iCs/>
          <w:color w:val="000000" w:themeColor="text1"/>
        </w:rPr>
        <w:t>response to</w:t>
      </w:r>
      <w:r w:rsidR="00D917B4" w:rsidRPr="00D43A0A">
        <w:rPr>
          <w:iCs/>
          <w:color w:val="000000" w:themeColor="text1"/>
        </w:rPr>
        <w:t xml:space="preserve"> subconcussive head impacts</w:t>
      </w:r>
      <w:r w:rsidR="00446F8A">
        <w:rPr>
          <w:iCs/>
          <w:color w:val="000000" w:themeColor="text1"/>
        </w:rPr>
        <w:t xml:space="preserve">. </w:t>
      </w:r>
      <w:r w:rsidR="00D511A4" w:rsidRPr="00D511A4">
        <w:rPr>
          <w:iCs/>
          <w:color w:val="000000" w:themeColor="text1"/>
        </w:rPr>
        <w:t xml:space="preserve">If </w:t>
      </w:r>
      <w:r w:rsidR="00D511A4">
        <w:rPr>
          <w:iCs/>
          <w:color w:val="000000" w:themeColor="text1"/>
        </w:rPr>
        <w:t xml:space="preserve">the </w:t>
      </w:r>
      <w:r w:rsidR="00D511A4" w:rsidRPr="00D511A4">
        <w:rPr>
          <w:iCs/>
          <w:color w:val="000000" w:themeColor="text1"/>
        </w:rPr>
        <w:t xml:space="preserve">hypotheses are confirmed, </w:t>
      </w:r>
      <w:r w:rsidR="00D511A4">
        <w:rPr>
          <w:iCs/>
          <w:color w:val="000000" w:themeColor="text1"/>
        </w:rPr>
        <w:t>the</w:t>
      </w:r>
      <w:r w:rsidR="00D511A4" w:rsidRPr="00D511A4">
        <w:rPr>
          <w:iCs/>
          <w:color w:val="000000" w:themeColor="text1"/>
        </w:rPr>
        <w:t xml:space="preserve"> findings will </w:t>
      </w:r>
      <w:r w:rsidR="00387954">
        <w:rPr>
          <w:iCs/>
          <w:color w:val="000000" w:themeColor="text1"/>
        </w:rPr>
        <w:t xml:space="preserve">support </w:t>
      </w:r>
      <w:r w:rsidR="00D511A4" w:rsidRPr="00D511A4">
        <w:rPr>
          <w:iCs/>
          <w:color w:val="000000" w:themeColor="text1"/>
        </w:rPr>
        <w:t xml:space="preserve">a highly </w:t>
      </w:r>
      <w:r w:rsidR="00387954">
        <w:rPr>
          <w:iCs/>
          <w:color w:val="000000" w:themeColor="text1"/>
        </w:rPr>
        <w:t xml:space="preserve">practical intervention for mitigating the </w:t>
      </w:r>
      <w:r w:rsidR="00D511A4" w:rsidRPr="00D511A4">
        <w:rPr>
          <w:iCs/>
          <w:color w:val="000000" w:themeColor="text1"/>
        </w:rPr>
        <w:t xml:space="preserve">neurodegenerative cascade </w:t>
      </w:r>
      <w:r w:rsidR="00387954">
        <w:rPr>
          <w:iCs/>
          <w:color w:val="000000" w:themeColor="text1"/>
        </w:rPr>
        <w:t xml:space="preserve">triggered by head impacts. </w:t>
      </w:r>
    </w:p>
    <w:p w14:paraId="48946F55" w14:textId="669E7D6E" w:rsidR="00623479" w:rsidRPr="00623479" w:rsidRDefault="00623479" w:rsidP="00623479">
      <w:pPr>
        <w:spacing w:line="480" w:lineRule="auto"/>
      </w:pPr>
      <w:r w:rsidRPr="00623479">
        <w:rPr>
          <w:b/>
          <w:bCs/>
        </w:rPr>
        <w:t xml:space="preserve">Trial registration: </w:t>
      </w:r>
      <w:r w:rsidRPr="00623479">
        <w:t xml:space="preserve">This trial was registered in clinicaltrials.gov </w:t>
      </w:r>
      <w:r w:rsidRPr="00444413">
        <w:t>(</w:t>
      </w:r>
      <w:r w:rsidR="00444413" w:rsidRPr="00444413">
        <w:t>NCT06736925)</w:t>
      </w:r>
      <w:r w:rsidRPr="00444413">
        <w:t xml:space="preserve"> on </w:t>
      </w:r>
      <w:r w:rsidR="007302D8" w:rsidRPr="00444413">
        <w:t>December</w:t>
      </w:r>
      <w:r w:rsidR="00444413" w:rsidRPr="00444413">
        <w:t xml:space="preserve"> 16, </w:t>
      </w:r>
      <w:r w:rsidRPr="00444413">
        <w:t>2024.</w:t>
      </w:r>
      <w:r w:rsidRPr="00623479">
        <w:t xml:space="preserve"> </w:t>
      </w:r>
    </w:p>
    <w:p w14:paraId="2998912F" w14:textId="1B899562" w:rsidR="00623479" w:rsidRPr="00623479" w:rsidRDefault="00623479" w:rsidP="00623479">
      <w:pPr>
        <w:spacing w:line="480" w:lineRule="auto"/>
        <w:rPr>
          <w:color w:val="000000"/>
        </w:rPr>
      </w:pPr>
      <w:r w:rsidRPr="00623479">
        <w:rPr>
          <w:b/>
          <w:bCs/>
        </w:rPr>
        <w:t xml:space="preserve">Keywords: </w:t>
      </w:r>
      <w:r w:rsidRPr="00623479">
        <w:rPr>
          <w:color w:val="000000"/>
        </w:rPr>
        <w:t xml:space="preserve">Traumatic brain injury, concussion, subconcussive head impacts, </w:t>
      </w:r>
      <w:r w:rsidR="00387954">
        <w:rPr>
          <w:color w:val="000000"/>
        </w:rPr>
        <w:t>o</w:t>
      </w:r>
      <w:r w:rsidRPr="00623479">
        <w:rPr>
          <w:color w:val="000000"/>
        </w:rPr>
        <w:t xml:space="preserve">mega-3 fatty acids, proteomics, </w:t>
      </w:r>
      <w:r w:rsidR="00D511A4">
        <w:rPr>
          <w:color w:val="000000"/>
        </w:rPr>
        <w:t>diffusion tensor imaging</w:t>
      </w:r>
      <w:r w:rsidRPr="00623479">
        <w:rPr>
          <w:color w:val="000000"/>
        </w:rPr>
        <w:t xml:space="preserve">, </w:t>
      </w:r>
      <w:r w:rsidR="00D511A4">
        <w:rPr>
          <w:color w:val="000000"/>
        </w:rPr>
        <w:t>autonomic nervous system</w:t>
      </w:r>
    </w:p>
    <w:p w14:paraId="74D4E35D" w14:textId="77777777" w:rsidR="009A2970" w:rsidRDefault="009A2970" w:rsidP="00623479">
      <w:pPr>
        <w:spacing w:line="480" w:lineRule="auto"/>
      </w:pPr>
    </w:p>
    <w:p w14:paraId="19773334" w14:textId="70A8B616" w:rsidR="006C0BB4" w:rsidRPr="006C0BB4" w:rsidRDefault="006C0BB4" w:rsidP="002E3510">
      <w:pPr>
        <w:spacing w:line="480" w:lineRule="auto"/>
        <w:rPr>
          <w:b/>
          <w:bCs/>
        </w:rPr>
      </w:pPr>
      <w:r w:rsidRPr="006C0BB4">
        <w:rPr>
          <w:b/>
          <w:bCs/>
        </w:rPr>
        <w:t>Author Contribution</w:t>
      </w:r>
      <w:r>
        <w:rPr>
          <w:b/>
          <w:bCs/>
        </w:rPr>
        <w:t>s</w:t>
      </w:r>
      <w:r w:rsidRPr="006C0BB4">
        <w:rPr>
          <w:b/>
          <w:bCs/>
        </w:rPr>
        <w:t xml:space="preserve"> </w:t>
      </w:r>
    </w:p>
    <w:p w14:paraId="57CDF588" w14:textId="265D7C89" w:rsidR="002E3510" w:rsidRDefault="00614760" w:rsidP="00375B6B">
      <w:pPr>
        <w:spacing w:line="480" w:lineRule="auto"/>
        <w:ind w:firstLine="720"/>
      </w:pPr>
      <w:r>
        <w:t>KK, JJB, BDJ, TDM, and SDN</w:t>
      </w:r>
      <w:r w:rsidR="002E3510">
        <w:t xml:space="preserve"> designed the study. </w:t>
      </w:r>
      <w:r w:rsidR="00037741">
        <w:t xml:space="preserve">HC, ZC, PDQ, </w:t>
      </w:r>
      <w:r w:rsidR="001F0433">
        <w:t xml:space="preserve">PC, </w:t>
      </w:r>
      <w:r w:rsidR="003E6E69">
        <w:t>and PS</w:t>
      </w:r>
      <w:r w:rsidR="002E3510">
        <w:t xml:space="preserve"> contributed</w:t>
      </w:r>
      <w:r w:rsidR="003E6E69">
        <w:t xml:space="preserve"> to </w:t>
      </w:r>
      <w:r w:rsidR="002E3510">
        <w:t xml:space="preserve">methodological and statistical aspects. </w:t>
      </w:r>
      <w:r w:rsidR="00EC0CAF">
        <w:t xml:space="preserve">LB </w:t>
      </w:r>
      <w:r w:rsidR="00635155">
        <w:t xml:space="preserve">and GE </w:t>
      </w:r>
      <w:r w:rsidR="00EC0CAF">
        <w:t xml:space="preserve">coordinated the study team and drafted the study protocol. </w:t>
      </w:r>
      <w:r w:rsidR="00635155">
        <w:t xml:space="preserve">JJB, WK, and PDQ </w:t>
      </w:r>
      <w:r w:rsidR="001F0433">
        <w:t>were</w:t>
      </w:r>
      <w:r w:rsidR="00BA108C">
        <w:t xml:space="preserve"> responsible for clinical domains of the study. LB, GE, and KK </w:t>
      </w:r>
      <w:r w:rsidR="002E3510">
        <w:t>drafted</w:t>
      </w:r>
      <w:r w:rsidR="00BA108C">
        <w:t xml:space="preserve"> </w:t>
      </w:r>
      <w:r w:rsidR="002E3510">
        <w:t>the manuscript</w:t>
      </w:r>
      <w:r w:rsidR="00BA108C">
        <w:t xml:space="preserve">. </w:t>
      </w:r>
      <w:r w:rsidR="007633F2">
        <w:t xml:space="preserve">KK, TDM, and SDN obtained funding. </w:t>
      </w:r>
      <w:r w:rsidR="002E3510">
        <w:t>All authors</w:t>
      </w:r>
      <w:r w:rsidR="00385D3B">
        <w:t xml:space="preserve"> provided critical reviews. </w:t>
      </w:r>
      <w:r w:rsidR="002E3510">
        <w:t>The final manuscript</w:t>
      </w:r>
      <w:r w:rsidR="00385D3B">
        <w:t xml:space="preserve"> </w:t>
      </w:r>
      <w:r w:rsidR="002E3510">
        <w:t>has been reviewed and approved by all authors.</w:t>
      </w:r>
    </w:p>
    <w:p w14:paraId="3091F6C4" w14:textId="77777777" w:rsidR="002E3510" w:rsidRDefault="002E3510" w:rsidP="00623479">
      <w:pPr>
        <w:spacing w:line="480" w:lineRule="auto"/>
      </w:pPr>
    </w:p>
    <w:p w14:paraId="0F63D077" w14:textId="77777777" w:rsidR="00375B6B" w:rsidRPr="00623479" w:rsidRDefault="00375B6B" w:rsidP="00623479">
      <w:pPr>
        <w:spacing w:line="480" w:lineRule="auto"/>
      </w:pPr>
    </w:p>
    <w:p w14:paraId="4F6F3F83" w14:textId="77777777" w:rsidR="00253E44" w:rsidRPr="00253E44" w:rsidRDefault="00253E44" w:rsidP="00253E44">
      <w:pPr>
        <w:spacing w:line="480" w:lineRule="auto"/>
        <w:rPr>
          <w:b/>
          <w:bCs/>
        </w:rPr>
      </w:pPr>
      <w:r w:rsidRPr="00253E44">
        <w:rPr>
          <w:b/>
          <w:bCs/>
        </w:rPr>
        <w:t> </w:t>
      </w:r>
    </w:p>
    <w:p w14:paraId="594F44E9" w14:textId="77777777" w:rsidR="00623479" w:rsidRDefault="00623479" w:rsidP="00AC6CD4">
      <w:pPr>
        <w:spacing w:line="480" w:lineRule="auto"/>
      </w:pPr>
    </w:p>
    <w:p w14:paraId="4F213D85" w14:textId="4D9DAFE1" w:rsidR="0091681E" w:rsidRDefault="0091681E" w:rsidP="0091681E">
      <w:pPr>
        <w:spacing w:line="480" w:lineRule="auto"/>
        <w:rPr>
          <w:b/>
          <w:bCs/>
          <w:sz w:val="28"/>
          <w:szCs w:val="28"/>
        </w:rPr>
      </w:pPr>
      <w:r>
        <w:rPr>
          <w:b/>
          <w:bCs/>
          <w:sz w:val="28"/>
          <w:szCs w:val="28"/>
        </w:rPr>
        <w:lastRenderedPageBreak/>
        <w:t>Introduction</w:t>
      </w:r>
    </w:p>
    <w:p w14:paraId="63F5BE7C" w14:textId="2BE9A5E3" w:rsidR="00931E3B" w:rsidRPr="002E0816" w:rsidRDefault="00550D63" w:rsidP="008A548F">
      <w:pPr>
        <w:spacing w:line="480" w:lineRule="auto"/>
        <w:ind w:firstLine="720"/>
      </w:pPr>
      <w:r w:rsidRPr="00AB4252">
        <w:t xml:space="preserve">Subconcussive head impacts </w:t>
      </w:r>
      <w:r w:rsidR="00C44E07" w:rsidRPr="00AB4252">
        <w:t>a</w:t>
      </w:r>
      <w:r w:rsidRPr="00AB4252">
        <w:t xml:space="preserve">re </w:t>
      </w:r>
      <w:r w:rsidRPr="002E0816">
        <w:t>incredibly common among soccer players due to</w:t>
      </w:r>
      <w:r w:rsidR="00387954" w:rsidRPr="002E0816">
        <w:t xml:space="preserve"> </w:t>
      </w:r>
      <w:r w:rsidRPr="002E0816">
        <w:t>heading</w:t>
      </w:r>
      <w:r w:rsidR="00387954" w:rsidRPr="002E0816">
        <w:t xml:space="preserve"> of the soccer ball</w:t>
      </w:r>
      <w:r w:rsidR="00097474" w:rsidRPr="002E0816">
        <w:t>, and</w:t>
      </w:r>
      <w:r w:rsidRPr="002E0816">
        <w:t xml:space="preserve"> </w:t>
      </w:r>
      <w:r w:rsidR="00387954" w:rsidRPr="002E0816">
        <w:t xml:space="preserve">their </w:t>
      </w:r>
      <w:r w:rsidRPr="002E0816">
        <w:t>potential long-term effects have been highlighted in recent studies</w:t>
      </w:r>
      <w:r w:rsidR="00380FCC">
        <w:t xml:space="preserve"> </w:t>
      </w:r>
      <w:r w:rsidR="0023315E" w:rsidRPr="002E0816">
        <w:fldChar w:fldCharType="begin">
          <w:fldData xml:space="preserve">PEVuZE5vdGU+PENpdGUgRXhjbHVkZVllYXI9IjEiPjxBdXRob3I+TWFja2F5PC9BdXRob3I+PFll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</w:fldData>
        </w:fldChar>
      </w:r>
      <w:r w:rsidR="0046073D">
        <w:instrText xml:space="preserve"> ADDIN EN.CITE </w:instrText>
      </w:r>
      <w:r w:rsidR="0046073D">
        <w:fldChar w:fldCharType="begin">
          <w:fldData xml:space="preserve">PEVuZE5vdGU+PENpdGUgRXhjbHVkZVllYXI9IjEiPjxBdXRob3I+TWFja2F5PC9BdXRob3I+PFll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</w:fldData>
        </w:fldChar>
      </w:r>
      <w:r w:rsidR="0046073D">
        <w:instrText xml:space="preserve"> ADDIN EN.CITE.DATA </w:instrText>
      </w:r>
      <w:r w:rsidR="0046073D">
        <w:fldChar w:fldCharType="end"/>
      </w:r>
      <w:r w:rsidR="0023315E" w:rsidRPr="002E0816">
        <w:fldChar w:fldCharType="separate"/>
      </w:r>
      <w:r w:rsidR="0046073D">
        <w:rPr>
          <w:noProof/>
        </w:rPr>
        <w:t>(1, 2)</w:t>
      </w:r>
      <w:r w:rsidR="0023315E" w:rsidRPr="002E0816">
        <w:fldChar w:fldCharType="end"/>
      </w:r>
      <w:r w:rsidR="00380FCC">
        <w:t>.</w:t>
      </w:r>
      <w:r w:rsidRPr="002E0816">
        <w:t xml:space="preserve"> </w:t>
      </w:r>
      <w:r w:rsidR="00097474" w:rsidRPr="002E0816">
        <w:t>F</w:t>
      </w:r>
      <w:r w:rsidRPr="002E0816">
        <w:t>ormer professional soccer players were found to have a mortality rate from neurodegenerative disease [especially Alzheimer disease (AD)] 5 times that of controls and were 4 times as likely to receive dementia-related medications</w:t>
      </w:r>
      <w:r w:rsidR="00380FCC">
        <w:t xml:space="preserve"> </w:t>
      </w:r>
      <w:r w:rsidR="0023315E" w:rsidRPr="002E0816">
        <w:fldChar w:fldCharType="begin">
          <w:fldData xml:space="preserve">PEVuZE5vdGU+PENpdGU+PEF1dGhvcj5NYWNrYXk8L0F1dGhvcj48WWVhcj4yMDE5PC9ZZWFyPjxS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</w:fldData>
        </w:fldChar>
      </w:r>
      <w:r w:rsidR="0046073D">
        <w:instrText xml:space="preserve"> ADDIN EN.CITE </w:instrText>
      </w:r>
      <w:r w:rsidR="0046073D">
        <w:fldChar w:fldCharType="begin">
          <w:fldData xml:space="preserve">PEVuZE5vdGU+PENpdGU+PEF1dGhvcj5NYWNrYXk8L0F1dGhvcj48WWVhcj4yMDE5PC9ZZWFyPjxS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</w:fldData>
        </w:fldChar>
      </w:r>
      <w:r w:rsidR="0046073D">
        <w:instrText xml:space="preserve"> ADDIN EN.CITE.DATA </w:instrText>
      </w:r>
      <w:r w:rsidR="0046073D">
        <w:fldChar w:fldCharType="end"/>
      </w:r>
      <w:r w:rsidR="0023315E" w:rsidRPr="002E0816">
        <w:fldChar w:fldCharType="separate"/>
      </w:r>
      <w:r w:rsidR="0046073D">
        <w:rPr>
          <w:noProof/>
        </w:rPr>
        <w:t>(1)</w:t>
      </w:r>
      <w:r w:rsidR="0023315E" w:rsidRPr="002E0816">
        <w:fldChar w:fldCharType="end"/>
      </w:r>
      <w:r w:rsidR="00380FCC">
        <w:t>.</w:t>
      </w:r>
      <w:r w:rsidR="00C8639B" w:rsidRPr="002E0816">
        <w:t xml:space="preserve"> </w:t>
      </w:r>
      <w:r w:rsidRPr="002E0816">
        <w:t>These risks were modulated by career length, and positions with high exposure to headings (defenders, midfielders</w:t>
      </w:r>
      <w:r w:rsidR="005924AC" w:rsidRPr="002E0816">
        <w:t>)</w:t>
      </w:r>
      <w:r w:rsidR="0023315E" w:rsidRPr="002E0816">
        <w:fldChar w:fldCharType="begin">
          <w:fldData xml:space="preserve">PEVuZE5vdGU+PENpdGUgRXhjbHVkZVllYXI9IjEiPjxBdXRob3I+UGVlazwvQXV0aG9yPjxZZWFy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</w:fldData>
        </w:fldChar>
      </w:r>
      <w:r w:rsidR="0046073D">
        <w:instrText xml:space="preserve"> ADDIN EN.CITE </w:instrText>
      </w:r>
      <w:r w:rsidR="0046073D">
        <w:fldChar w:fldCharType="begin">
          <w:fldData xml:space="preserve">PEVuZE5vdGU+PENpdGUgRXhjbHVkZVllYXI9IjEiPjxBdXRob3I+UGVlazwvQXV0aG9yPjxZZWFy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</w:fldData>
        </w:fldChar>
      </w:r>
      <w:r w:rsidR="0046073D">
        <w:instrText xml:space="preserve"> ADDIN EN.CITE.DATA </w:instrText>
      </w:r>
      <w:r w:rsidR="0046073D">
        <w:fldChar w:fldCharType="end"/>
      </w:r>
      <w:r w:rsidR="0023315E" w:rsidRPr="002E0816">
        <w:fldChar w:fldCharType="separate"/>
      </w:r>
      <w:r w:rsidR="0046073D">
        <w:rPr>
          <w:noProof/>
        </w:rPr>
        <w:t>(3, 4)</w:t>
      </w:r>
      <w:r w:rsidR="0023315E" w:rsidRPr="002E0816">
        <w:fldChar w:fldCharType="end"/>
      </w:r>
      <w:r w:rsidRPr="002E0816">
        <w:t xml:space="preserve"> were more affected</w:t>
      </w:r>
      <w:r w:rsidR="00380FCC">
        <w:t xml:space="preserve"> </w:t>
      </w:r>
      <w:r w:rsidR="0023315E" w:rsidRPr="002E0816">
        <w:fldChar w:fldCharType="begin">
          <w:fldData xml:space="preserve">PEVuZE5vdGU+PENpdGUgRXhjbHVkZVllYXI9IjEiPjxBdXRob3I+UnVzc2VsbDwvQXV0aG9yPjxZ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==
</w:fldData>
        </w:fldChar>
      </w:r>
      <w:r w:rsidR="0046073D">
        <w:instrText xml:space="preserve"> ADDIN EN.CITE </w:instrText>
      </w:r>
      <w:r w:rsidR="0046073D">
        <w:fldChar w:fldCharType="begin">
          <w:fldData xml:space="preserve">PEVuZE5vdGU+PENpdGUgRXhjbHVkZVllYXI9IjEiPjxBdXRob3I+UnVzc2VsbDwvQXV0aG9yPjxZ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==
</w:fldData>
        </w:fldChar>
      </w:r>
      <w:r w:rsidR="0046073D">
        <w:instrText xml:space="preserve"> ADDIN EN.CITE.DATA </w:instrText>
      </w:r>
      <w:r w:rsidR="0046073D">
        <w:fldChar w:fldCharType="end"/>
      </w:r>
      <w:r w:rsidR="0023315E" w:rsidRPr="002E0816">
        <w:fldChar w:fldCharType="separate"/>
      </w:r>
      <w:r w:rsidR="0046073D">
        <w:rPr>
          <w:noProof/>
        </w:rPr>
        <w:t>(2)</w:t>
      </w:r>
      <w:r w:rsidR="0023315E" w:rsidRPr="002E0816">
        <w:fldChar w:fldCharType="end"/>
      </w:r>
      <w:r w:rsidR="00380FCC">
        <w:t>.</w:t>
      </w:r>
      <w:r w:rsidR="00C8639B" w:rsidRPr="002E0816">
        <w:t xml:space="preserve"> </w:t>
      </w:r>
      <w:r w:rsidR="00645FD9" w:rsidRPr="002E0816">
        <w:t xml:space="preserve">Repetitive head </w:t>
      </w:r>
      <w:r w:rsidR="00BF625C" w:rsidRPr="002E0816">
        <w:t>impact</w:t>
      </w:r>
      <w:r w:rsidR="00645FD9" w:rsidRPr="002E0816">
        <w:t xml:space="preserve"> can also induce acute changes in </w:t>
      </w:r>
      <w:r w:rsidR="00BF625C" w:rsidRPr="002E0816">
        <w:t xml:space="preserve">brain cellular and functional integrities, where </w:t>
      </w:r>
      <w:r w:rsidR="008A548F" w:rsidRPr="002E0816">
        <w:t xml:space="preserve">soccer headings, American football tackles, and boxing have been shown to elevate </w:t>
      </w:r>
      <w:r w:rsidR="004508B2" w:rsidRPr="002E0816">
        <w:rPr>
          <w:color w:val="000000" w:themeColor="text1"/>
        </w:rPr>
        <w:t>circulating tau, NF-L, UCH-L1, GFAP, and S100B</w:t>
      </w:r>
      <w:r w:rsidR="008A548F" w:rsidRPr="002E0816">
        <w:rPr>
          <w:color w:val="000000" w:themeColor="text1"/>
        </w:rPr>
        <w:t xml:space="preserve"> levels, </w:t>
      </w:r>
      <w:r w:rsidR="004508B2" w:rsidRPr="002E0816">
        <w:rPr>
          <w:color w:val="000000" w:themeColor="text1"/>
        </w:rPr>
        <w:t>indicative of neural/glial injury and inflammation</w:t>
      </w:r>
      <w:r w:rsidR="00380FCC">
        <w:rPr>
          <w:color w:val="000000" w:themeColor="text1"/>
        </w:rPr>
        <w:t xml:space="preserve"> </w:t>
      </w:r>
      <w:r w:rsidR="0023315E" w:rsidRPr="002E0816">
        <w:rPr>
          <w:color w:val="000000" w:themeColor="text1"/>
        </w:rPr>
        <w:fldChar w:fldCharType="begin">
          <w:fldData xml:space="preserve">PEVuZE5vdGU+PENpdGU+PEF1dGhvcj5Kb3NlcGg8L0F1dGhvcj48WWVhcj4yMDE5PC9ZZWFyPjxS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=
</w:fldData>
        </w:fldChar>
      </w:r>
      <w:r w:rsidR="0046073D">
        <w:rPr>
          <w:color w:val="000000" w:themeColor="text1"/>
        </w:rPr>
        <w:instrText xml:space="preserve"> ADDIN EN.CITE </w:instrText>
      </w:r>
      <w:r w:rsidR="0046073D">
        <w:rPr>
          <w:color w:val="000000" w:themeColor="text1"/>
        </w:rPr>
        <w:fldChar w:fldCharType="begin">
          <w:fldData xml:space="preserve">PEVuZE5vdGU+PENpdGU+PEF1dGhvcj5Kb3NlcGg8L0F1dGhvcj48WWVhcj4yMDE5PC9ZZWFyPjxS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=
</w:fldData>
        </w:fldChar>
      </w:r>
      <w:r w:rsidR="0046073D">
        <w:rPr>
          <w:color w:val="000000" w:themeColor="text1"/>
        </w:rPr>
        <w:instrText xml:space="preserve"> ADDIN EN.CITE.DATA </w:instrText>
      </w:r>
      <w:r w:rsidR="0046073D">
        <w:rPr>
          <w:color w:val="000000" w:themeColor="text1"/>
        </w:rPr>
      </w:r>
      <w:r w:rsidR="0046073D">
        <w:rPr>
          <w:color w:val="000000" w:themeColor="text1"/>
        </w:rPr>
        <w:fldChar w:fldCharType="end"/>
      </w:r>
      <w:r w:rsidR="0023315E" w:rsidRPr="002E0816">
        <w:rPr>
          <w:color w:val="000000" w:themeColor="text1"/>
        </w:rPr>
      </w:r>
      <w:r w:rsidR="0023315E" w:rsidRPr="002E0816">
        <w:rPr>
          <w:color w:val="000000" w:themeColor="text1"/>
        </w:rPr>
        <w:fldChar w:fldCharType="separate"/>
      </w:r>
      <w:r w:rsidR="0046073D">
        <w:rPr>
          <w:noProof/>
          <w:color w:val="000000" w:themeColor="text1"/>
        </w:rPr>
        <w:t>(5-12)</w:t>
      </w:r>
      <w:r w:rsidR="0023315E" w:rsidRPr="002E0816">
        <w:rPr>
          <w:color w:val="000000" w:themeColor="text1"/>
        </w:rPr>
        <w:fldChar w:fldCharType="end"/>
      </w:r>
      <w:r w:rsidR="00380FCC">
        <w:rPr>
          <w:color w:val="000000" w:themeColor="text1"/>
        </w:rPr>
        <w:t>,</w:t>
      </w:r>
      <w:r w:rsidR="00F92A75" w:rsidRPr="002E0816">
        <w:rPr>
          <w:color w:val="000000" w:themeColor="text1"/>
        </w:rPr>
        <w:t xml:space="preserve"> as well as impairments in</w:t>
      </w:r>
      <w:r w:rsidR="004508B2" w:rsidRPr="002E0816">
        <w:rPr>
          <w:color w:val="000000" w:themeColor="text1"/>
        </w:rPr>
        <w:t xml:space="preserve"> neuro-ophthalmologic (e.g., convergence, saccades)</w:t>
      </w:r>
      <w:r w:rsidR="00C67901" w:rsidRPr="002E0816">
        <w:rPr>
          <w:color w:val="000000" w:themeColor="text1"/>
        </w:rPr>
        <w:fldChar w:fldCharType="begin">
          <w:fldData xml:space="preserve">PEVuZE5vdGU+PENpdGU+PEF1dGhvcj5LYXdhdGE8L0F1dGhvcj48WWVhcj4yMDE2PC9ZZWFyPjxS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==
</w:fldData>
        </w:fldChar>
      </w:r>
      <w:r w:rsidR="0046073D">
        <w:rPr>
          <w:color w:val="000000" w:themeColor="text1"/>
        </w:rPr>
        <w:instrText xml:space="preserve"> ADDIN EN.CITE </w:instrText>
      </w:r>
      <w:r w:rsidR="0046073D">
        <w:rPr>
          <w:color w:val="000000" w:themeColor="text1"/>
        </w:rPr>
        <w:fldChar w:fldCharType="begin">
          <w:fldData xml:space="preserve">PEVuZE5vdGU+PENpdGU+PEF1dGhvcj5LYXdhdGE8L0F1dGhvcj48WWVhcj4yMDE2PC9ZZWFyPjxS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==
</w:fldData>
        </w:fldChar>
      </w:r>
      <w:r w:rsidR="0046073D">
        <w:rPr>
          <w:color w:val="000000" w:themeColor="text1"/>
        </w:rPr>
        <w:instrText xml:space="preserve"> ADDIN EN.CITE.DATA </w:instrText>
      </w:r>
      <w:r w:rsidR="0046073D">
        <w:rPr>
          <w:color w:val="000000" w:themeColor="text1"/>
        </w:rPr>
      </w:r>
      <w:r w:rsidR="0046073D">
        <w:rPr>
          <w:color w:val="000000" w:themeColor="text1"/>
        </w:rPr>
        <w:fldChar w:fldCharType="end"/>
      </w:r>
      <w:r w:rsidR="00C67901" w:rsidRPr="002E0816">
        <w:rPr>
          <w:color w:val="000000" w:themeColor="text1"/>
        </w:rPr>
      </w:r>
      <w:r w:rsidR="00C67901" w:rsidRPr="002E0816">
        <w:rPr>
          <w:color w:val="000000" w:themeColor="text1"/>
        </w:rPr>
        <w:fldChar w:fldCharType="separate"/>
      </w:r>
      <w:r w:rsidR="0046073D">
        <w:rPr>
          <w:noProof/>
          <w:color w:val="000000" w:themeColor="text1"/>
        </w:rPr>
        <w:t>(13-16)</w:t>
      </w:r>
      <w:r w:rsidR="00C67901" w:rsidRPr="002E0816">
        <w:rPr>
          <w:color w:val="000000" w:themeColor="text1"/>
        </w:rPr>
        <w:fldChar w:fldCharType="end"/>
      </w:r>
      <w:r w:rsidR="004508B2" w:rsidRPr="002E0816">
        <w:rPr>
          <w:color w:val="000000" w:themeColor="text1"/>
        </w:rPr>
        <w:t xml:space="preserve"> and vestibular function</w:t>
      </w:r>
      <w:r w:rsidR="00F92A75" w:rsidRPr="002E0816">
        <w:rPr>
          <w:color w:val="000000" w:themeColor="text1"/>
        </w:rPr>
        <w:t>s</w:t>
      </w:r>
      <w:r w:rsidR="00380FCC">
        <w:rPr>
          <w:color w:val="000000" w:themeColor="text1"/>
        </w:rPr>
        <w:t xml:space="preserve"> </w:t>
      </w:r>
      <w:r w:rsidR="00C67901" w:rsidRPr="002E0816">
        <w:rPr>
          <w:color w:val="000000" w:themeColor="text1"/>
        </w:rPr>
        <w:fldChar w:fldCharType="begin">
          <w:fldData xml:space="preserve">PEVuZE5vdGU+PENpdGU+PEF1dGhvcj5Id2FuZzwvQXV0aG9yPjxZZWFyPjIwMTc8L1llYXI+PFJl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</w:fldData>
        </w:fldChar>
      </w:r>
      <w:r w:rsidR="0046073D">
        <w:rPr>
          <w:color w:val="000000" w:themeColor="text1"/>
        </w:rPr>
        <w:instrText xml:space="preserve"> ADDIN EN.CITE </w:instrText>
      </w:r>
      <w:r w:rsidR="0046073D">
        <w:rPr>
          <w:color w:val="000000" w:themeColor="text1"/>
        </w:rPr>
        <w:fldChar w:fldCharType="begin">
          <w:fldData xml:space="preserve">PEVuZE5vdGU+PENpdGU+PEF1dGhvcj5Id2FuZzwvQXV0aG9yPjxZZWFyPjIwMTc8L1llYXI+PFJl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</w:fldData>
        </w:fldChar>
      </w:r>
      <w:r w:rsidR="0046073D">
        <w:rPr>
          <w:color w:val="000000" w:themeColor="text1"/>
        </w:rPr>
        <w:instrText xml:space="preserve"> ADDIN EN.CITE.DATA </w:instrText>
      </w:r>
      <w:r w:rsidR="0046073D">
        <w:rPr>
          <w:color w:val="000000" w:themeColor="text1"/>
        </w:rPr>
      </w:r>
      <w:r w:rsidR="0046073D">
        <w:rPr>
          <w:color w:val="000000" w:themeColor="text1"/>
        </w:rPr>
        <w:fldChar w:fldCharType="end"/>
      </w:r>
      <w:r w:rsidR="00C67901" w:rsidRPr="002E0816">
        <w:rPr>
          <w:color w:val="000000" w:themeColor="text1"/>
        </w:rPr>
      </w:r>
      <w:r w:rsidR="00C67901" w:rsidRPr="002E0816">
        <w:rPr>
          <w:color w:val="000000" w:themeColor="text1"/>
        </w:rPr>
        <w:fldChar w:fldCharType="separate"/>
      </w:r>
      <w:r w:rsidR="0046073D">
        <w:rPr>
          <w:noProof/>
          <w:color w:val="000000" w:themeColor="text1"/>
        </w:rPr>
        <w:t>(17)</w:t>
      </w:r>
      <w:r w:rsidR="00C67901" w:rsidRPr="002E0816">
        <w:rPr>
          <w:color w:val="000000" w:themeColor="text1"/>
        </w:rPr>
        <w:fldChar w:fldCharType="end"/>
      </w:r>
      <w:r w:rsidR="00380FCC">
        <w:rPr>
          <w:color w:val="000000" w:themeColor="text1"/>
        </w:rPr>
        <w:t>.</w:t>
      </w:r>
      <w:r w:rsidR="00C8639B" w:rsidRPr="002E0816">
        <w:rPr>
          <w:color w:val="000000" w:themeColor="text1"/>
        </w:rPr>
        <w:t xml:space="preserve"> </w:t>
      </w:r>
      <w:r w:rsidRPr="002E0816">
        <w:t xml:space="preserve">Although policy/rule changes to minimize </w:t>
      </w:r>
      <w:r w:rsidR="00C44E07" w:rsidRPr="002E0816">
        <w:t xml:space="preserve">head impact </w:t>
      </w:r>
      <w:r w:rsidRPr="002E0816">
        <w:t xml:space="preserve">exposure </w:t>
      </w:r>
      <w:r w:rsidR="00387954" w:rsidRPr="002E0816">
        <w:t>are</w:t>
      </w:r>
      <w:r w:rsidRPr="002E0816">
        <w:t xml:space="preserve"> a logical step, </w:t>
      </w:r>
      <w:r w:rsidR="00C44E07" w:rsidRPr="002E0816">
        <w:t>subconcussive head impact</w:t>
      </w:r>
      <w:r w:rsidRPr="002E0816">
        <w:t xml:space="preserve"> inherent to athletic drills are difficult to regulate (e.g., soccer heading, tackles in contact sports). It is vital to explore and rigorously characterize potential interventions to enhance brain resiliency to </w:t>
      </w:r>
      <w:r w:rsidR="00C44E07" w:rsidRPr="002E0816">
        <w:t>subconcussive head impact</w:t>
      </w:r>
      <w:r w:rsidR="00CE07DB" w:rsidRPr="002E0816">
        <w:t>s</w:t>
      </w:r>
      <w:r w:rsidRPr="002E0816">
        <w:t xml:space="preserve">. </w:t>
      </w:r>
    </w:p>
    <w:p w14:paraId="4EE6ED88" w14:textId="77777777" w:rsidR="00CE07DB" w:rsidRPr="002E0816" w:rsidRDefault="00CE07DB" w:rsidP="008A548F">
      <w:pPr>
        <w:spacing w:line="480" w:lineRule="auto"/>
        <w:ind w:firstLine="720"/>
        <w:rPr>
          <w:color w:val="000000" w:themeColor="text1"/>
        </w:rPr>
      </w:pPr>
    </w:p>
    <w:p w14:paraId="4D792376" w14:textId="0E6B55A1" w:rsidR="00550D63" w:rsidRPr="002E0816" w:rsidRDefault="00550D63" w:rsidP="00FE4C0B">
      <w:pPr>
        <w:spacing w:line="480" w:lineRule="auto"/>
        <w:rPr>
          <w:color w:val="000000" w:themeColor="text1"/>
        </w:rPr>
      </w:pPr>
      <w:r w:rsidRPr="002E0816">
        <w:rPr>
          <w:b/>
          <w:iCs/>
          <w:color w:val="000000" w:themeColor="text1"/>
        </w:rPr>
        <w:t>Prophylactic and therapeutic effect of omega-3 fatty acids (FA</w:t>
      </w:r>
      <w:r w:rsidR="00387954" w:rsidRPr="002E0816">
        <w:rPr>
          <w:b/>
          <w:iCs/>
          <w:color w:val="000000" w:themeColor="text1"/>
        </w:rPr>
        <w:t>s</w:t>
      </w:r>
      <w:r w:rsidRPr="002E0816">
        <w:rPr>
          <w:b/>
          <w:iCs/>
          <w:color w:val="000000" w:themeColor="text1"/>
        </w:rPr>
        <w:t>) on neural damage</w:t>
      </w:r>
    </w:p>
    <w:p w14:paraId="1EE95018" w14:textId="0C335DEA" w:rsidR="00FD2891" w:rsidRPr="002E0816" w:rsidRDefault="00550D63" w:rsidP="00FD2891">
      <w:pPr>
        <w:spacing w:line="480" w:lineRule="auto"/>
        <w:rPr>
          <w:color w:val="000000" w:themeColor="text1"/>
        </w:rPr>
      </w:pPr>
      <w:r w:rsidRPr="002E0816">
        <w:rPr>
          <w:b/>
          <w:bCs/>
          <w:i/>
          <w:iCs/>
          <w:color w:val="000000" w:themeColor="text1"/>
        </w:rPr>
        <w:t>Preclinical Evidence</w:t>
      </w:r>
      <w:r w:rsidRPr="002E0816">
        <w:rPr>
          <w:color w:val="C00000"/>
        </w:rPr>
        <w:t xml:space="preserve"> </w:t>
      </w:r>
    </w:p>
    <w:p w14:paraId="3B52567C" w14:textId="72FD1106" w:rsidR="00550D63" w:rsidRPr="002E0816" w:rsidRDefault="00550D63" w:rsidP="00CE07DB">
      <w:pPr>
        <w:spacing w:line="480" w:lineRule="auto"/>
        <w:ind w:firstLine="720"/>
        <w:rPr>
          <w:color w:val="000000" w:themeColor="text1"/>
        </w:rPr>
      </w:pPr>
      <w:r w:rsidRPr="002E0816">
        <w:rPr>
          <w:color w:val="000000" w:themeColor="text1"/>
        </w:rPr>
        <w:t>DHA and EPA</w:t>
      </w:r>
      <w:r w:rsidR="00387954" w:rsidRPr="002E0816">
        <w:rPr>
          <w:color w:val="000000" w:themeColor="text1"/>
        </w:rPr>
        <w:t xml:space="preserve"> and long chain omega-3 fatty acids (FAs); they </w:t>
      </w:r>
      <w:r w:rsidRPr="002E0816">
        <w:rPr>
          <w:color w:val="000000" w:themeColor="text1"/>
        </w:rPr>
        <w:t>compris</w:t>
      </w:r>
      <w:r w:rsidR="00387954" w:rsidRPr="002E0816">
        <w:rPr>
          <w:color w:val="000000" w:themeColor="text1"/>
        </w:rPr>
        <w:t>e</w:t>
      </w:r>
      <w:r w:rsidRPr="002E0816">
        <w:rPr>
          <w:color w:val="000000" w:themeColor="text1"/>
        </w:rPr>
        <w:t xml:space="preserve"> 97% of brain omega-3 FA</w:t>
      </w:r>
      <w:r w:rsidR="00387954" w:rsidRPr="002E0816">
        <w:rPr>
          <w:color w:val="000000" w:themeColor="text1"/>
        </w:rPr>
        <w:t>s (mostly DHA)</w:t>
      </w:r>
      <w:r w:rsidRPr="002E0816">
        <w:rPr>
          <w:color w:val="000000" w:themeColor="text1"/>
        </w:rPr>
        <w:t xml:space="preserve">, are </w:t>
      </w:r>
      <w:r w:rsidRPr="002E0816">
        <w:t xml:space="preserve">enriched in neuronal plasma phospholipid membranes and </w:t>
      </w:r>
      <w:r w:rsidRPr="002E0816">
        <w:rPr>
          <w:color w:val="000000" w:themeColor="text1"/>
        </w:rPr>
        <w:t>promote neurite outgrowth</w:t>
      </w:r>
      <w:r w:rsidR="00380FCC">
        <w:rPr>
          <w:color w:val="000000" w:themeColor="text1"/>
        </w:rPr>
        <w:t xml:space="preserve"> </w:t>
      </w:r>
      <w:r w:rsidR="00C67901" w:rsidRPr="002E0816">
        <w:rPr>
          <w:color w:val="000000" w:themeColor="text1"/>
        </w:rPr>
        <w:fldChar w:fldCharType="begin"/>
      </w:r>
      <w:r w:rsidR="0046073D">
        <w:rPr>
          <w:color w:val="000000" w:themeColor="text1"/>
        </w:rPr>
        <w:instrText xml:space="preserve"> ADDIN EN.CITE &lt;EndNote&gt;&lt;Cite&gt;&lt;Author&gt;Horrocks&lt;/Author&gt;&lt;Year&gt;1999&lt;/Year&gt;&lt;RecNum&gt;58&lt;/RecNum&gt;&lt;DisplayText&gt;(18)&lt;/DisplayText&gt;&lt;record&gt;&lt;rec-number&gt;58&lt;/rec-number&gt;&lt;foreign-keys&gt;&lt;key app="EN" db-id="tre5f2ds5epx9sewrrqprsevftxfp2vearer" timestamp="1731617781"&gt;58&lt;/key&gt;&lt;/foreign-keys&gt;&lt;ref-type name="Journal Article"&gt;17&lt;/ref-type&gt;&lt;contributors&gt;&lt;authors&gt;&lt;author&gt;Horrocks, L. A.&lt;/author&gt;&lt;author&gt;Yeo, Y. K.&lt;/author&gt;&lt;/authors&gt;&lt;/contributors&gt;&lt;auth-address&gt;Docosa Foods Ltd, 1275 Kinnear Road, Columbus, OH 43212-1155, USA&lt;/auth-address&gt;&lt;titles&gt;&lt;title&gt;Health benefits of docosahexaenoic acid (DHA)&lt;/title&gt;&lt;secondary-title&gt;Pharmacol Res&lt;/secondary-title&gt;&lt;/titles&gt;&lt;periodical&gt;&lt;full-title&gt;Pharmacol Res&lt;/full-title&gt;&lt;/periodical&gt;&lt;pages&gt;211-25&lt;/pages&gt;&lt;volume&gt;40&lt;/volume&gt;&lt;number&gt;3&lt;/number&gt;&lt;keywords&gt;&lt;keyword&gt;Animals&lt;/keyword&gt;&lt;keyword&gt;Dietary Fats/*administration &amp;amp; dosage/*pharmacology&lt;/keyword&gt;&lt;keyword&gt;Docosahexaenoic Acids/*administration &amp;amp; dosage/*pharmacology&lt;/keyword&gt;&lt;keyword&gt;Humans&lt;/keyword&gt;&lt;keyword&gt;Nutritional Status&lt;/keyword&gt;&lt;/keywords&gt;&lt;dates&gt;&lt;year&gt;1999&lt;/year&gt;&lt;pub-dates&gt;&lt;date&gt;Sep&lt;/date&gt;&lt;/pub-dates&gt;&lt;/dates&gt;&lt;isbn&gt;1043-6618 (Print)&amp;#xD;1043-6618&lt;/isbn&gt;&lt;accession-num&gt;10479465&lt;/accession-num&gt;&lt;urls&gt;&lt;/urls&gt;&lt;electronic-resource-num&gt;10.1006/phrs.1999.0495&lt;/electronic-resource-num&gt;&lt;remote-database-provider&gt;NLM&lt;/remote-database-provider&gt;&lt;language&gt;eng&lt;/language&gt;&lt;/record&gt;&lt;/Cite&gt;&lt;/EndNote&gt;</w:instrText>
      </w:r>
      <w:r w:rsidR="00C67901" w:rsidRPr="002E0816">
        <w:rPr>
          <w:color w:val="000000" w:themeColor="text1"/>
        </w:rPr>
        <w:fldChar w:fldCharType="separate"/>
      </w:r>
      <w:r w:rsidR="0046073D">
        <w:rPr>
          <w:noProof/>
          <w:color w:val="000000" w:themeColor="text1"/>
        </w:rPr>
        <w:t>(18)</w:t>
      </w:r>
      <w:r w:rsidR="00C67901" w:rsidRPr="002E0816">
        <w:rPr>
          <w:color w:val="000000" w:themeColor="text1"/>
        </w:rPr>
        <w:fldChar w:fldCharType="end"/>
      </w:r>
      <w:r w:rsidR="00380FCC">
        <w:rPr>
          <w:color w:val="000000" w:themeColor="text1"/>
        </w:rPr>
        <w:t>.</w:t>
      </w:r>
      <w:r w:rsidRPr="002E0816">
        <w:rPr>
          <w:color w:val="000000" w:themeColor="text1"/>
        </w:rPr>
        <w:t xml:space="preserve"> </w:t>
      </w:r>
      <w:r w:rsidR="00605054" w:rsidRPr="002E0816">
        <w:rPr>
          <w:color w:val="000000" w:themeColor="text1"/>
        </w:rPr>
        <w:t>S</w:t>
      </w:r>
      <w:r w:rsidRPr="002E0816">
        <w:rPr>
          <w:color w:val="000000" w:themeColor="text1"/>
        </w:rPr>
        <w:t xml:space="preserve">tudies have suggested that DHA and EPA exert potent protective effects against experimental traumatic brain injury (TBI). </w:t>
      </w:r>
      <w:r w:rsidR="00605054" w:rsidRPr="002E0816">
        <w:rPr>
          <w:color w:val="000000" w:themeColor="text1"/>
        </w:rPr>
        <w:t>For example, t</w:t>
      </w:r>
      <w:r w:rsidRPr="002E0816">
        <w:rPr>
          <w:color w:val="000000" w:themeColor="text1"/>
        </w:rPr>
        <w:t xml:space="preserve">he importance </w:t>
      </w:r>
      <w:r w:rsidRPr="002E0816">
        <w:rPr>
          <w:color w:val="000000" w:themeColor="text1"/>
        </w:rPr>
        <w:lastRenderedPageBreak/>
        <w:t>of DHA in maintaining brain resiliency to TBI was noted by Desai et al.</w:t>
      </w:r>
      <w:r w:rsidR="0024533E" w:rsidRPr="002E0816">
        <w:rPr>
          <w:color w:val="000000" w:themeColor="text1"/>
        </w:rPr>
        <w:fldChar w:fldCharType="begin">
          <w:fldData xml:space="preserve">PEVuZE5vdGU+PENpdGU+PEF1dGhvcj5EZXNhaTwvQXV0aG9yPjxZZWFyPjIwMTQ8L1llYXI+PFJl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</w:fldData>
        </w:fldChar>
      </w:r>
      <w:r w:rsidR="0046073D">
        <w:rPr>
          <w:color w:val="000000" w:themeColor="text1"/>
        </w:rPr>
        <w:instrText xml:space="preserve"> ADDIN EN.CITE </w:instrText>
      </w:r>
      <w:r w:rsidR="0046073D">
        <w:rPr>
          <w:color w:val="000000" w:themeColor="text1"/>
        </w:rPr>
        <w:fldChar w:fldCharType="begin">
          <w:fldData xml:space="preserve">PEVuZE5vdGU+PENpdGU+PEF1dGhvcj5EZXNhaTwvQXV0aG9yPjxZZWFyPjIwMTQ8L1llYXI+PFJl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</w:fldData>
        </w:fldChar>
      </w:r>
      <w:r w:rsidR="0046073D">
        <w:rPr>
          <w:color w:val="000000" w:themeColor="text1"/>
        </w:rPr>
        <w:instrText xml:space="preserve"> ADDIN EN.CITE.DATA </w:instrText>
      </w:r>
      <w:r w:rsidR="0046073D">
        <w:rPr>
          <w:color w:val="000000" w:themeColor="text1"/>
        </w:rPr>
      </w:r>
      <w:r w:rsidR="0046073D">
        <w:rPr>
          <w:color w:val="000000" w:themeColor="text1"/>
        </w:rPr>
        <w:fldChar w:fldCharType="end"/>
      </w:r>
      <w:r w:rsidR="0024533E" w:rsidRPr="002E0816">
        <w:rPr>
          <w:color w:val="000000" w:themeColor="text1"/>
        </w:rPr>
      </w:r>
      <w:r w:rsidR="0024533E" w:rsidRPr="002E0816">
        <w:rPr>
          <w:color w:val="000000" w:themeColor="text1"/>
        </w:rPr>
        <w:fldChar w:fldCharType="separate"/>
      </w:r>
      <w:r w:rsidR="0046073D">
        <w:rPr>
          <w:noProof/>
          <w:color w:val="000000" w:themeColor="text1"/>
        </w:rPr>
        <w:t>(19)</w:t>
      </w:r>
      <w:r w:rsidR="0024533E" w:rsidRPr="002E0816">
        <w:rPr>
          <w:color w:val="000000" w:themeColor="text1"/>
        </w:rPr>
        <w:fldChar w:fldCharType="end"/>
      </w:r>
      <w:r w:rsidR="00C8639B" w:rsidRPr="002E0816">
        <w:rPr>
          <w:color w:val="000000" w:themeColor="text1"/>
        </w:rPr>
        <w:t xml:space="preserve"> </w:t>
      </w:r>
      <w:r w:rsidRPr="002E0816">
        <w:rPr>
          <w:color w:val="000000" w:themeColor="text1"/>
        </w:rPr>
        <w:t>such that after sustaining a controlled TBI, DHA depleted mice (70% loss of DHA in the brain due to dietary manipulation) exhibited slower recovery from motor deficits, greater anxiety-like behavior and cognitive deficits, and elevated levels of alpha spectrin II breakdown products (axonal injury markers) compared to DHA adequate mice</w:t>
      </w:r>
      <w:r w:rsidR="005A605E">
        <w:rPr>
          <w:color w:val="000000" w:themeColor="text1"/>
        </w:rPr>
        <w:t xml:space="preserve"> </w:t>
      </w:r>
      <w:r w:rsidR="0024533E" w:rsidRPr="002E0816">
        <w:rPr>
          <w:color w:val="000000" w:themeColor="text1"/>
        </w:rPr>
        <w:fldChar w:fldCharType="begin">
          <w:fldData xml:space="preserve">PEVuZE5vdGU+PENpdGU+PEF1dGhvcj5EZXNhaTwvQXV0aG9yPjxZZWFyPjIwMTQ8L1llYXI+PFJl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</w:fldData>
        </w:fldChar>
      </w:r>
      <w:r w:rsidR="0046073D">
        <w:rPr>
          <w:color w:val="000000" w:themeColor="text1"/>
        </w:rPr>
        <w:instrText xml:space="preserve"> ADDIN EN.CITE </w:instrText>
      </w:r>
      <w:r w:rsidR="0046073D">
        <w:rPr>
          <w:color w:val="000000" w:themeColor="text1"/>
        </w:rPr>
        <w:fldChar w:fldCharType="begin">
          <w:fldData xml:space="preserve">PEVuZE5vdGU+PENpdGU+PEF1dGhvcj5EZXNhaTwvQXV0aG9yPjxZZWFyPjIwMTQ8L1llYXI+PFJl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</w:fldData>
        </w:fldChar>
      </w:r>
      <w:r w:rsidR="0046073D">
        <w:rPr>
          <w:color w:val="000000" w:themeColor="text1"/>
        </w:rPr>
        <w:instrText xml:space="preserve"> ADDIN EN.CITE.DATA </w:instrText>
      </w:r>
      <w:r w:rsidR="0046073D">
        <w:rPr>
          <w:color w:val="000000" w:themeColor="text1"/>
        </w:rPr>
      </w:r>
      <w:r w:rsidR="0046073D">
        <w:rPr>
          <w:color w:val="000000" w:themeColor="text1"/>
        </w:rPr>
        <w:fldChar w:fldCharType="end"/>
      </w:r>
      <w:r w:rsidR="0024533E" w:rsidRPr="002E0816">
        <w:rPr>
          <w:color w:val="000000" w:themeColor="text1"/>
        </w:rPr>
      </w:r>
      <w:r w:rsidR="0024533E" w:rsidRPr="002E0816">
        <w:rPr>
          <w:color w:val="000000" w:themeColor="text1"/>
        </w:rPr>
        <w:fldChar w:fldCharType="separate"/>
      </w:r>
      <w:r w:rsidR="0046073D">
        <w:rPr>
          <w:noProof/>
          <w:color w:val="000000" w:themeColor="text1"/>
        </w:rPr>
        <w:t>(19)</w:t>
      </w:r>
      <w:r w:rsidR="0024533E" w:rsidRPr="002E0816">
        <w:rPr>
          <w:color w:val="000000" w:themeColor="text1"/>
        </w:rPr>
        <w:fldChar w:fldCharType="end"/>
      </w:r>
      <w:r w:rsidR="005A605E">
        <w:rPr>
          <w:color w:val="000000" w:themeColor="text1"/>
        </w:rPr>
        <w:t>.</w:t>
      </w:r>
      <w:r w:rsidR="008540D3" w:rsidRPr="002E0816">
        <w:rPr>
          <w:color w:val="000000" w:themeColor="text1"/>
        </w:rPr>
        <w:t xml:space="preserve"> Mills et al.</w:t>
      </w:r>
      <w:r w:rsidR="008540D3" w:rsidRPr="002E0816">
        <w:rPr>
          <w:color w:val="000000" w:themeColor="text1"/>
        </w:rPr>
        <w:fldChar w:fldCharType="begin"/>
      </w:r>
      <w:r w:rsidR="0046073D">
        <w:rPr>
          <w:color w:val="000000" w:themeColor="text1"/>
        </w:rPr>
        <w:instrText xml:space="preserve"> ADDIN EN.CITE &lt;EndNote&gt;&lt;Cite&gt;&lt;Author&gt;Mills&lt;/Author&gt;&lt;Year&gt;2011&lt;/Year&gt;&lt;RecNum&gt;7089&lt;/RecNum&gt;&lt;DisplayText&gt;(20)&lt;/DisplayText&gt;&lt;record&gt;&lt;rec-number&gt;7089&lt;/rec-number&gt;&lt;foreign-keys&gt;&lt;key app="EN" db-id="ft2ew0edap5v2uef0d55x2z6at2pfsxzfvst" timestamp="1592407264"&gt;7089&lt;/key&gt;&lt;/foreign-keys&gt;&lt;ref-type name="Journal Article"&gt;17&lt;/ref-type&gt;&lt;contributors&gt;&lt;authors&gt;&lt;author&gt;Mills, J. D.&lt;/author&gt;&lt;author&gt;Hadley, K.&lt;/author&gt;&lt;author&gt;Bailes, J. E.&lt;/author&gt;&lt;/authors&gt;&lt;/contributors&gt;&lt;auth-address&gt;Department of Neurosurgery, West Virginia University School of Medicine, Morgantown, West Virginia, USA.&lt;/auth-address&gt;&lt;titles&gt;&lt;title&gt;Dietary supplementation with the omega-3 fatty acid docosahexaenoic acid in traumatic brain injury&lt;/title&gt;&lt;secondary-title&gt;Neurosurgery&lt;/secondary-title&gt;&lt;/titles&gt;&lt;periodical&gt;&lt;full-title&gt;Neurosurgery&lt;/full-title&gt;&lt;abbr-1&gt;Neurosurgery&lt;/abbr-1&gt;&lt;/periodical&gt;&lt;pages&gt;474-81; discussion 481&lt;/pages&gt;&lt;volume&gt;68&lt;/volume&gt;&lt;number&gt;2&lt;/number&gt;&lt;edition&gt;2010/12/08&lt;/edition&gt;&lt;keywords&gt;&lt;keyword&gt;Animals&lt;/keyword&gt;&lt;keyword&gt;Brain/*drug effects&lt;/keyword&gt;&lt;keyword&gt;Brain Injuries/pathology/*prevention &amp;amp; control&lt;/keyword&gt;&lt;keyword&gt;Dietary Supplements&lt;/keyword&gt;&lt;keyword&gt;Docosahexaenoic Acids/*pharmacology&lt;/keyword&gt;&lt;keyword&gt;Immunohistochemistry&lt;/keyword&gt;&lt;keyword&gt;Male&lt;/keyword&gt;&lt;keyword&gt;Maze Learning/drug effects&lt;/keyword&gt;&lt;keyword&gt;Neuroprotective Agents/*pharmacology&lt;/keyword&gt;&lt;keyword&gt;Rats&lt;/keyword&gt;&lt;keyword&gt;Rats, Sprague-Dawley&lt;/keyword&gt;&lt;/keywords&gt;&lt;dates&gt;&lt;year&gt;2011&lt;/year&gt;&lt;pub-dates&gt;&lt;date&gt;Feb&lt;/date&gt;&lt;/pub-dates&gt;&lt;/dates&gt;&lt;isbn&gt;1524-4040 (Electronic)&amp;#xD;0148-396X (Linking)&lt;/isbn&gt;&lt;accession-num&gt;21135750&lt;/accession-num&gt;&lt;urls&gt;&lt;related-urls&gt;&lt;url&gt;https://www.ncbi.nlm.nih.gov/pubmed/21135750&lt;/url&gt;&lt;/related-urls&gt;&lt;/urls&gt;&lt;electronic-resource-num&gt;10.1227/NEU.0b013e3181ff692b&lt;/electronic-resource-num&gt;&lt;/record&gt;&lt;/Cite&gt;&lt;/EndNote&gt;</w:instrText>
      </w:r>
      <w:r w:rsidR="008540D3" w:rsidRPr="002E0816">
        <w:rPr>
          <w:color w:val="000000" w:themeColor="text1"/>
        </w:rPr>
        <w:fldChar w:fldCharType="separate"/>
      </w:r>
      <w:r w:rsidR="0046073D">
        <w:rPr>
          <w:noProof/>
          <w:color w:val="000000" w:themeColor="text1"/>
        </w:rPr>
        <w:t>(20)</w:t>
      </w:r>
      <w:r w:rsidR="008540D3" w:rsidRPr="002E0816">
        <w:rPr>
          <w:color w:val="000000" w:themeColor="text1"/>
        </w:rPr>
        <w:fldChar w:fldCharType="end"/>
      </w:r>
      <w:r w:rsidR="008540D3" w:rsidRPr="002E0816">
        <w:rPr>
          <w:color w:val="000000" w:themeColor="text1"/>
        </w:rPr>
        <w:t xml:space="preserve"> further demonstrated that compared to untreated rats, rats pretreated with DHA showed significant reductions in anatomical damage after TBI, as measured by β-amyloid precursor protein counts within injured axons, axonal bulbs, and enhancement of cell survival (↓caspase-3). The effects of DHA on these cellular responses translated into cognitive resiliency, where rats pretreated with DHA showed similar memory function after TBI compared to sham rats, whereas untreated rats showed significant cognitive declines after TBI</w:t>
      </w:r>
      <w:r w:rsidR="005A605E">
        <w:rPr>
          <w:color w:val="000000" w:themeColor="text1"/>
        </w:rPr>
        <w:t xml:space="preserve"> </w:t>
      </w:r>
      <w:r w:rsidR="008540D3" w:rsidRPr="002E0816">
        <w:rPr>
          <w:color w:val="000000" w:themeColor="text1"/>
        </w:rPr>
        <w:fldChar w:fldCharType="begin">
          <w:fldData xml:space="preserve">PEVuZE5vdGU+PENpdGU+PEF1dGhvcj5XdTwvQXV0aG9yPjxZZWFyPjIwMTE8L1llYXI+PFJlY051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</w:fldData>
        </w:fldChar>
      </w:r>
      <w:r w:rsidR="0046073D">
        <w:rPr>
          <w:color w:val="000000" w:themeColor="text1"/>
        </w:rPr>
        <w:instrText xml:space="preserve"> ADDIN EN.CITE </w:instrText>
      </w:r>
      <w:r w:rsidR="0046073D">
        <w:rPr>
          <w:color w:val="000000" w:themeColor="text1"/>
        </w:rPr>
        <w:fldChar w:fldCharType="begin">
          <w:fldData xml:space="preserve">PEVuZE5vdGU+PENpdGU+PEF1dGhvcj5XdTwvQXV0aG9yPjxZZWFyPjIwMTE8L1llYXI+PFJlY051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</w:fldData>
        </w:fldChar>
      </w:r>
      <w:r w:rsidR="0046073D">
        <w:rPr>
          <w:color w:val="000000" w:themeColor="text1"/>
        </w:rPr>
        <w:instrText xml:space="preserve"> ADDIN EN.CITE.DATA </w:instrText>
      </w:r>
      <w:r w:rsidR="0046073D">
        <w:rPr>
          <w:color w:val="000000" w:themeColor="text1"/>
        </w:rPr>
      </w:r>
      <w:r w:rsidR="0046073D">
        <w:rPr>
          <w:color w:val="000000" w:themeColor="text1"/>
        </w:rPr>
        <w:fldChar w:fldCharType="end"/>
      </w:r>
      <w:r w:rsidR="008540D3" w:rsidRPr="002E0816">
        <w:rPr>
          <w:color w:val="000000" w:themeColor="text1"/>
        </w:rPr>
      </w:r>
      <w:r w:rsidR="008540D3" w:rsidRPr="002E0816">
        <w:rPr>
          <w:color w:val="000000" w:themeColor="text1"/>
        </w:rPr>
        <w:fldChar w:fldCharType="separate"/>
      </w:r>
      <w:r w:rsidR="0046073D">
        <w:rPr>
          <w:noProof/>
          <w:color w:val="000000" w:themeColor="text1"/>
        </w:rPr>
        <w:t>(21, 22)</w:t>
      </w:r>
      <w:r w:rsidR="008540D3" w:rsidRPr="002E0816">
        <w:rPr>
          <w:color w:val="000000" w:themeColor="text1"/>
        </w:rPr>
        <w:fldChar w:fldCharType="end"/>
      </w:r>
      <w:r w:rsidR="005A605E">
        <w:rPr>
          <w:color w:val="000000" w:themeColor="text1"/>
        </w:rPr>
        <w:t>.</w:t>
      </w:r>
    </w:p>
    <w:p w14:paraId="0D655FE7" w14:textId="76D0913B" w:rsidR="00FD2891" w:rsidRPr="002E0816" w:rsidRDefault="00550D63" w:rsidP="00FD2891">
      <w:pPr>
        <w:spacing w:line="480" w:lineRule="auto"/>
        <w:rPr>
          <w:color w:val="000000" w:themeColor="text1"/>
        </w:rPr>
      </w:pPr>
      <w:r w:rsidRPr="002E0816">
        <w:rPr>
          <w:b/>
          <w:bCs/>
          <w:i/>
          <w:iCs/>
          <w:color w:val="000000" w:themeColor="text1"/>
        </w:rPr>
        <w:t>Clinical Evidence</w:t>
      </w:r>
    </w:p>
    <w:p w14:paraId="58893ACA" w14:textId="403234DC" w:rsidR="00311C38" w:rsidRPr="002C5180" w:rsidRDefault="00550D63" w:rsidP="002C5180">
      <w:pPr>
        <w:spacing w:line="480" w:lineRule="auto"/>
        <w:ind w:firstLine="720"/>
        <w:rPr>
          <w:color w:val="000000" w:themeColor="text1"/>
          <w:shd w:val="clear" w:color="auto" w:fill="FFFFFF"/>
        </w:rPr>
      </w:pPr>
      <w:r w:rsidRPr="002E0816">
        <w:rPr>
          <w:color w:val="000000" w:themeColor="text1"/>
        </w:rPr>
        <w:t xml:space="preserve">Clinical </w:t>
      </w:r>
      <w:r w:rsidRPr="002E0816">
        <w:t xml:space="preserve">evidence supports </w:t>
      </w:r>
      <w:r w:rsidR="00387954" w:rsidRPr="002E0816">
        <w:t xml:space="preserve">the potential of </w:t>
      </w:r>
      <w:r w:rsidRPr="002E0816">
        <w:t>DHA</w:t>
      </w:r>
      <w:r w:rsidR="00387954" w:rsidRPr="002E0816">
        <w:t xml:space="preserve"> and </w:t>
      </w:r>
      <w:r w:rsidRPr="002E0816">
        <w:t>EPA to mitigate neuronal injury and mental illness,</w:t>
      </w:r>
      <w:r w:rsidR="00C8639B" w:rsidRPr="002E0816">
        <w:t xml:space="preserve"> </w:t>
      </w:r>
      <w:r w:rsidRPr="002E0816">
        <w:t>reduce blood pressure</w:t>
      </w:r>
      <w:r w:rsidR="005A605E">
        <w:t xml:space="preserve"> </w:t>
      </w:r>
      <w:r w:rsidR="00C67901" w:rsidRPr="002E0816">
        <w:fldChar w:fldCharType="begin">
          <w:fldData xml:space="preserve">PEVuZE5vdGU+PENpdGU+PEF1dGhvcj5CZXJjZWE8L0F1dGhvcj48WWVhcj4yMDIxPC9ZZWFyPjxS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</w:fldData>
        </w:fldChar>
      </w:r>
      <w:r w:rsidR="0046073D">
        <w:instrText xml:space="preserve"> ADDIN EN.CITE </w:instrText>
      </w:r>
      <w:r w:rsidR="0046073D">
        <w:fldChar w:fldCharType="begin">
          <w:fldData xml:space="preserve">PEVuZE5vdGU+PENpdGU+PEF1dGhvcj5CZXJjZWE8L0F1dGhvcj48WWVhcj4yMDIxPC9ZZWFyPjxS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</w:fldData>
        </w:fldChar>
      </w:r>
      <w:r w:rsidR="0046073D">
        <w:instrText xml:space="preserve"> ADDIN EN.CITE.DATA </w:instrText>
      </w:r>
      <w:r w:rsidR="0046073D">
        <w:fldChar w:fldCharType="end"/>
      </w:r>
      <w:r w:rsidR="00C67901" w:rsidRPr="002E0816">
        <w:fldChar w:fldCharType="separate"/>
      </w:r>
      <w:r w:rsidR="0046073D">
        <w:rPr>
          <w:noProof/>
        </w:rPr>
        <w:t>(23-26)</w:t>
      </w:r>
      <w:r w:rsidR="00C67901" w:rsidRPr="002E0816">
        <w:fldChar w:fldCharType="end"/>
      </w:r>
      <w:r w:rsidR="005A605E">
        <w:t>,</w:t>
      </w:r>
      <w:r w:rsidR="00C8639B" w:rsidRPr="002E0816">
        <w:t xml:space="preserve"> </w:t>
      </w:r>
      <w:r w:rsidRPr="002E0816">
        <w:t>attenuate sympathetic hyperreactivity</w:t>
      </w:r>
      <w:r w:rsidR="005A605E">
        <w:t xml:space="preserve"> </w:t>
      </w:r>
      <w:r w:rsidR="0024533E" w:rsidRPr="002E0816">
        <w:fldChar w:fldCharType="begin"/>
      </w:r>
      <w:r w:rsidR="0046073D">
        <w:instrText xml:space="preserve"> ADDIN EN.CITE &lt;EndNote&gt;&lt;Cite&gt;&lt;Author&gt;Skulas-Ray&lt;/Author&gt;&lt;Year&gt;2012&lt;/Year&gt;&lt;RecNum&gt;27&lt;/RecNum&gt;&lt;DisplayText&gt;(27)&lt;/DisplayText&gt;&lt;record&gt;&lt;rec-number&gt;27&lt;/rec-number&gt;&lt;foreign-keys&gt;&lt;key app="EN" db-id="tre5f2ds5epx9sewrrqprsevftxfp2vearer" timestamp="1731611310"&gt;27&lt;/key&gt;&lt;/foreign-keys&gt;&lt;ref-type name="Journal Article"&gt;17&lt;/ref-type&gt;&lt;contributors&gt;&lt;authors&gt;&lt;author&gt;Skulas-Ray, A. C.&lt;/author&gt;&lt;author&gt;Kris-Etherton, P. M.&lt;/author&gt;&lt;author&gt;Harris, W. S.&lt;/author&gt;&lt;author&gt;West, S. G.&lt;/author&gt;&lt;/authors&gt;&lt;/contributors&gt;&lt;auth-address&gt;Departments of Nutritional Sciences (ACS, PMKE, SGW) and Biobehavioral Health (SGW), Pennsylvania State University, University Park, PA 16802, USA.&lt;/auth-address&gt;&lt;titles&gt;&lt;title&gt;Effects of marine-derived omega-3 fatty acids on systemic hemodynamics at rest and during stress: a dose-response study&lt;/title&gt;&lt;secondary-title&gt;Ann Behav Med&lt;/secondary-title&gt;&lt;/titles&gt;&lt;periodical&gt;&lt;full-title&gt;Ann Behav Med&lt;/full-title&gt;&lt;/periodical&gt;&lt;pages&gt;301-8&lt;/pages&gt;&lt;volume&gt;44&lt;/volume&gt;&lt;number&gt;3&lt;/number&gt;&lt;keywords&gt;&lt;keyword&gt;Adult&lt;/keyword&gt;&lt;keyword&gt;Blood Pressure/*drug effects&lt;/keyword&gt;&lt;keyword&gt;Cross-Over Studies&lt;/keyword&gt;&lt;keyword&gt;Docosahexaenoic Acids/administration &amp;amp; dosage/*pharmacology&lt;/keyword&gt;&lt;keyword&gt;Dose-Response Relationship, Drug&lt;/keyword&gt;&lt;keyword&gt;Double-Blind Method&lt;/keyword&gt;&lt;keyword&gt;Eicosapentaenoic Acid/administration &amp;amp; dosage/*pharmacology&lt;/keyword&gt;&lt;keyword&gt;Female&lt;/keyword&gt;&lt;keyword&gt;Heart Rate/*drug effects&lt;/keyword&gt;&lt;keyword&gt;Hemodynamics/drug effects&lt;/keyword&gt;&lt;keyword&gt;Humans&lt;/keyword&gt;&lt;keyword&gt;Male&lt;/keyword&gt;&lt;keyword&gt;Middle Aged&lt;/keyword&gt;&lt;keyword&gt;Stroke Volume/*drug effects&lt;/keyword&gt;&lt;/keywords&gt;&lt;dates&gt;&lt;year&gt;2012&lt;/year&gt;&lt;pub-dates&gt;&lt;date&gt;Dec&lt;/date&gt;&lt;/pub-dates&gt;&lt;/dates&gt;&lt;isbn&gt;0883-6612 (Print)&amp;#xD;0883-6612&lt;/isbn&gt;&lt;accession-num&gt;22865498&lt;/accession-num&gt;&lt;urls&gt;&lt;/urls&gt;&lt;custom2&gt;PMC3653417&lt;/custom2&gt;&lt;custom6&gt;NIHMS460086&lt;/custom6&gt;&lt;electronic-resource-num&gt;10.1007/s12160-012-9393-2&lt;/electronic-resource-num&gt;&lt;remote-database-provider&gt;NLM&lt;/remote-database-provider&gt;&lt;language&gt;eng&lt;/language&gt;&lt;/record&gt;&lt;/Cite&gt;&lt;/EndNote&gt;</w:instrText>
      </w:r>
      <w:r w:rsidR="0024533E" w:rsidRPr="002E0816">
        <w:fldChar w:fldCharType="separate"/>
      </w:r>
      <w:r w:rsidR="0046073D">
        <w:rPr>
          <w:noProof/>
        </w:rPr>
        <w:t>(27)</w:t>
      </w:r>
      <w:r w:rsidR="0024533E" w:rsidRPr="002E0816">
        <w:fldChar w:fldCharType="end"/>
      </w:r>
      <w:r w:rsidR="005A605E">
        <w:t>,</w:t>
      </w:r>
      <w:r w:rsidRPr="002E0816">
        <w:t xml:space="preserve"> and enhance autonomic-regulated gut microbiota</w:t>
      </w:r>
      <w:r w:rsidR="005A605E">
        <w:t xml:space="preserve"> </w:t>
      </w:r>
      <w:r w:rsidR="0024533E" w:rsidRPr="002E0816">
        <w:fldChar w:fldCharType="begin">
          <w:fldData xml:space="preserve">PEVuZE5vdGU+PENpdGU+PEF1dGhvcj5Db3N0YW50aW5pPC9BdXRob3I+PFllYXI+MjAxNzwvWWVh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</w:fldData>
        </w:fldChar>
      </w:r>
      <w:r w:rsidR="0046073D">
        <w:instrText xml:space="preserve"> ADDIN EN.CITE </w:instrText>
      </w:r>
      <w:r w:rsidR="0046073D">
        <w:fldChar w:fldCharType="begin">
          <w:fldData xml:space="preserve">PEVuZE5vdGU+PENpdGU+PEF1dGhvcj5Db3N0YW50aW5pPC9BdXRob3I+PFllYXI+MjAxNzwvWWVh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</w:fldData>
        </w:fldChar>
      </w:r>
      <w:r w:rsidR="0046073D">
        <w:instrText xml:space="preserve"> ADDIN EN.CITE.DATA </w:instrText>
      </w:r>
      <w:r w:rsidR="0046073D">
        <w:fldChar w:fldCharType="end"/>
      </w:r>
      <w:r w:rsidR="0024533E" w:rsidRPr="002E0816">
        <w:fldChar w:fldCharType="separate"/>
      </w:r>
      <w:r w:rsidR="0046073D">
        <w:rPr>
          <w:noProof/>
        </w:rPr>
        <w:t>(28)</w:t>
      </w:r>
      <w:r w:rsidR="0024533E" w:rsidRPr="002E0816">
        <w:fldChar w:fldCharType="end"/>
      </w:r>
      <w:r w:rsidR="005A605E">
        <w:t>.</w:t>
      </w:r>
      <w:r w:rsidRPr="002E0816">
        <w:t xml:space="preserve"> </w:t>
      </w:r>
      <w:r w:rsidRPr="002E0816">
        <w:rPr>
          <w:color w:val="000000" w:themeColor="text1"/>
        </w:rPr>
        <w:t>Bailes et al.</w:t>
      </w:r>
      <w:r w:rsidR="0024533E" w:rsidRPr="002E0816">
        <w:rPr>
          <w:color w:val="000000" w:themeColor="text1"/>
        </w:rPr>
        <w:fldChar w:fldCharType="begin"/>
      </w:r>
      <w:r w:rsidR="0046073D">
        <w:rPr>
          <w:color w:val="000000" w:themeColor="text1"/>
        </w:rPr>
        <w:instrText xml:space="preserve"> ADDIN EN.CITE &lt;EndNote&gt;&lt;Cite&gt;&lt;Author&gt;Bailes&lt;/Author&gt;&lt;Year&gt;2020&lt;/Year&gt;&lt;RecNum&gt;30&lt;/RecNum&gt;&lt;DisplayText&gt;(29)&lt;/DisplayText&gt;&lt;record&gt;&lt;rec-number&gt;30&lt;/rec-number&gt;&lt;foreign-keys&gt;&lt;key app="EN" db-id="tre5f2ds5epx9sewrrqprsevftxfp2vearer" timestamp="1731611406"&gt;30&lt;/key&gt;&lt;/foreign-keys&gt;&lt;ref-type name="Journal Article"&gt;17&lt;/ref-type&gt;&lt;contributors&gt;&lt;authors&gt;&lt;author&gt;Bailes, J. E.&lt;/author&gt;&lt;author&gt;Abusuwwa, R.&lt;/author&gt;&lt;author&gt;Arshad, M.&lt;/author&gt;&lt;author&gt;Chowdhry, S. A.&lt;/author&gt;&lt;author&gt;Schleicher, D.&lt;/author&gt;&lt;author&gt;Hempeck, N.&lt;/author&gt;&lt;author&gt;Gandhi, Y. N.&lt;/author&gt;&lt;author&gt;Jaffa, Z.&lt;/author&gt;&lt;author&gt;Bokhari, F.&lt;/author&gt;&lt;author&gt;Karahalios, D.&lt;/author&gt;&lt;author&gt;Barkley, J.&lt;/author&gt;&lt;author&gt;Patel, V.&lt;/author&gt;&lt;author&gt;Sears, B.&lt;/author&gt;&lt;/authors&gt;&lt;/contributors&gt;&lt;auth-address&gt;1Department of Neurosurgery, NorthShore University HealthSystem, Evanston.&amp;#xD;2University of Chicago, Pritzer School of Medicine, Chicago.&amp;#xD;3Department of Neurosurgery, John H. Stroger Jr. Hospital of Cook County, Chicago.&amp;#xD;4Department of Neurosurgery, Advocate Good Samaritan Hospital, Downers Grove.&amp;#xD;5Midwestern University, Chicago College of Osteopathic Medicine, Downers Grove, Illinois; and.&amp;#xD;6The Inflammation Research Foundation and Zone Labs Inc., Peabody, Massachusetts.&lt;/auth-address&gt;&lt;titles&gt;&lt;title&gt;Omega-3 fatty acid supplementation in severe brain trauma: case for a large multicenter trial&lt;/title&gt;&lt;secondary-title&gt;J Neurosurg&lt;/secondary-title&gt;&lt;/titles&gt;&lt;periodical&gt;&lt;full-title&gt;J Neurosurg&lt;/full-title&gt;&lt;/periodical&gt;&lt;pages&gt;598-602&lt;/pages&gt;&lt;volume&gt;133&lt;/volume&gt;&lt;number&gt;2&lt;/number&gt;&lt;edition&gt;20200515&lt;/edition&gt;&lt;dates&gt;&lt;year&gt;2020&lt;/year&gt;&lt;pub-dates&gt;&lt;date&gt;Aug 1&lt;/date&gt;&lt;/pub-dates&gt;&lt;/dates&gt;&lt;isbn&gt;0022-3085&lt;/isbn&gt;&lt;accession-num&gt;32413868&lt;/accession-num&gt;&lt;urls&gt;&lt;/urls&gt;&lt;electronic-resource-num&gt;10.3171/2020.3.Jns20183&lt;/electronic-resource-num&gt;&lt;remote-database-provider&gt;NLM&lt;/remote-database-provider&gt;&lt;language&gt;eng&lt;/language&gt;&lt;/record&gt;&lt;/Cite&gt;&lt;/EndNote&gt;</w:instrText>
      </w:r>
      <w:r w:rsidR="0024533E" w:rsidRPr="002E0816">
        <w:rPr>
          <w:color w:val="000000" w:themeColor="text1"/>
        </w:rPr>
        <w:fldChar w:fldCharType="separate"/>
      </w:r>
      <w:r w:rsidR="0046073D">
        <w:rPr>
          <w:noProof/>
          <w:color w:val="000000" w:themeColor="text1"/>
        </w:rPr>
        <w:t>(29)</w:t>
      </w:r>
      <w:r w:rsidR="0024533E" w:rsidRPr="002E0816">
        <w:rPr>
          <w:color w:val="000000" w:themeColor="text1"/>
        </w:rPr>
        <w:fldChar w:fldCharType="end"/>
      </w:r>
      <w:r w:rsidRPr="002E0816">
        <w:rPr>
          <w:color w:val="000000" w:themeColor="text1"/>
        </w:rPr>
        <w:t xml:space="preserve"> reported a case series of 9 comatose patients with severe TBI </w:t>
      </w:r>
      <w:r w:rsidRPr="002E0816">
        <w:rPr>
          <w:color w:val="000000" w:themeColor="text1"/>
          <w:shd w:val="clear" w:color="auto" w:fill="FFFFFF"/>
        </w:rPr>
        <w:t>who were supplemented with a high dose of combined DHA+EPA (16.2g/d). All patients’ GCS scores improved over time</w:t>
      </w:r>
      <w:r w:rsidR="00387954" w:rsidRPr="002E0816">
        <w:rPr>
          <w:color w:val="000000" w:themeColor="text1"/>
          <w:shd w:val="clear" w:color="auto" w:fill="FFFFFF"/>
        </w:rPr>
        <w:t>,</w:t>
      </w:r>
      <w:r w:rsidRPr="002E0816">
        <w:rPr>
          <w:color w:val="000000" w:themeColor="text1"/>
          <w:shd w:val="clear" w:color="auto" w:fill="FFFFFF"/>
        </w:rPr>
        <w:t xml:space="preserve"> and </w:t>
      </w:r>
      <w:r w:rsidR="00387954" w:rsidRPr="002E0816">
        <w:rPr>
          <w:color w:val="000000" w:themeColor="text1"/>
          <w:shd w:val="clear" w:color="auto" w:fill="FFFFFF"/>
        </w:rPr>
        <w:t xml:space="preserve">they </w:t>
      </w:r>
      <w:r w:rsidRPr="002E0816">
        <w:rPr>
          <w:color w:val="000000" w:themeColor="text1"/>
          <w:shd w:val="clear" w:color="auto" w:fill="FFFFFF"/>
        </w:rPr>
        <w:t xml:space="preserve">showed a significant return of cognitive and physical functions. </w:t>
      </w:r>
      <w:r w:rsidR="00850C4A" w:rsidRPr="002E0816">
        <w:rPr>
          <w:color w:val="000000" w:themeColor="text1"/>
          <w:shd w:val="clear" w:color="auto" w:fill="FFFFFF"/>
        </w:rPr>
        <w:t>The studies by Heileson et al.</w:t>
      </w:r>
      <w:r w:rsidR="0024533E" w:rsidRPr="002E0816">
        <w:rPr>
          <w:color w:val="000000" w:themeColor="text1"/>
          <w:shd w:val="clear" w:color="auto" w:fill="FFFFFF"/>
        </w:rPr>
        <w:fldChar w:fldCharType="begin">
          <w:fldData xml:space="preserve">PEVuZE5vdGU+PENpdGU+PEF1dGhvcj5IZWlsZXNvbjwvQXV0aG9yPjxZZWFyPjIwMjE8L1llYXI+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</w:fldData>
        </w:fldChar>
      </w:r>
      <w:r w:rsidR="0046073D">
        <w:rPr>
          <w:color w:val="000000" w:themeColor="text1"/>
          <w:shd w:val="clear" w:color="auto" w:fill="FFFFFF"/>
        </w:rPr>
        <w:instrText xml:space="preserve"> ADDIN EN.CITE </w:instrText>
      </w:r>
      <w:r w:rsidR="0046073D">
        <w:rPr>
          <w:color w:val="000000" w:themeColor="text1"/>
          <w:shd w:val="clear" w:color="auto" w:fill="FFFFFF"/>
        </w:rPr>
        <w:fldChar w:fldCharType="begin">
          <w:fldData xml:space="preserve">PEVuZE5vdGU+PENpdGU+PEF1dGhvcj5IZWlsZXNvbjwvQXV0aG9yPjxZZWFyPjIwMjE8L1llYXI+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</w:fldData>
        </w:fldChar>
      </w:r>
      <w:r w:rsidR="0046073D">
        <w:rPr>
          <w:color w:val="000000" w:themeColor="text1"/>
          <w:shd w:val="clear" w:color="auto" w:fill="FFFFFF"/>
        </w:rPr>
        <w:instrText xml:space="preserve"> ADDIN EN.CITE.DATA </w:instrText>
      </w:r>
      <w:r w:rsidR="0046073D">
        <w:rPr>
          <w:color w:val="000000" w:themeColor="text1"/>
          <w:shd w:val="clear" w:color="auto" w:fill="FFFFFF"/>
        </w:rPr>
      </w:r>
      <w:r w:rsidR="0046073D">
        <w:rPr>
          <w:color w:val="000000" w:themeColor="text1"/>
          <w:shd w:val="clear" w:color="auto" w:fill="FFFFFF"/>
        </w:rPr>
        <w:fldChar w:fldCharType="end"/>
      </w:r>
      <w:r w:rsidR="0024533E" w:rsidRPr="002E0816">
        <w:rPr>
          <w:color w:val="000000" w:themeColor="text1"/>
          <w:shd w:val="clear" w:color="auto" w:fill="FFFFFF"/>
        </w:rPr>
      </w:r>
      <w:r w:rsidR="0024533E" w:rsidRPr="002E0816">
        <w:rPr>
          <w:color w:val="000000" w:themeColor="text1"/>
          <w:shd w:val="clear" w:color="auto" w:fill="FFFFFF"/>
        </w:rPr>
        <w:fldChar w:fldCharType="separate"/>
      </w:r>
      <w:r w:rsidR="0046073D">
        <w:rPr>
          <w:noProof/>
          <w:color w:val="000000" w:themeColor="text1"/>
          <w:shd w:val="clear" w:color="auto" w:fill="FFFFFF"/>
        </w:rPr>
        <w:t>(30)</w:t>
      </w:r>
      <w:r w:rsidR="0024533E" w:rsidRPr="002E0816">
        <w:rPr>
          <w:color w:val="000000" w:themeColor="text1"/>
          <w:shd w:val="clear" w:color="auto" w:fill="FFFFFF"/>
        </w:rPr>
        <w:fldChar w:fldCharType="end"/>
      </w:r>
      <w:r w:rsidR="00850C4A" w:rsidRPr="002E0816">
        <w:rPr>
          <w:color w:val="000000" w:themeColor="text1"/>
          <w:shd w:val="clear" w:color="auto" w:fill="FFFFFF"/>
        </w:rPr>
        <w:t xml:space="preserve"> and Oliver et al.</w:t>
      </w:r>
      <w:r w:rsidR="0024533E" w:rsidRPr="002E0816">
        <w:rPr>
          <w:color w:val="000000" w:themeColor="text1"/>
          <w:shd w:val="clear" w:color="auto" w:fill="FFFFFF"/>
        </w:rPr>
        <w:fldChar w:fldCharType="begin">
          <w:fldData xml:space="preserve">PEVuZE5vdGU+PENpdGU+PEF1dGhvcj5PbGl2ZXI8L0F1dGhvcj48WWVhcj4yMDE2PC9ZZWFyPjxS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</w:fldData>
        </w:fldChar>
      </w:r>
      <w:r w:rsidR="0046073D">
        <w:rPr>
          <w:color w:val="000000" w:themeColor="text1"/>
          <w:shd w:val="clear" w:color="auto" w:fill="FFFFFF"/>
        </w:rPr>
        <w:instrText xml:space="preserve"> ADDIN EN.CITE </w:instrText>
      </w:r>
      <w:r w:rsidR="0046073D">
        <w:rPr>
          <w:color w:val="000000" w:themeColor="text1"/>
          <w:shd w:val="clear" w:color="auto" w:fill="FFFFFF"/>
        </w:rPr>
        <w:fldChar w:fldCharType="begin">
          <w:fldData xml:space="preserve">PEVuZE5vdGU+PENpdGU+PEF1dGhvcj5PbGl2ZXI8L0F1dGhvcj48WWVhcj4yMDE2PC9ZZWFyPjxS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</w:fldData>
        </w:fldChar>
      </w:r>
      <w:r w:rsidR="0046073D">
        <w:rPr>
          <w:color w:val="000000" w:themeColor="text1"/>
          <w:shd w:val="clear" w:color="auto" w:fill="FFFFFF"/>
        </w:rPr>
        <w:instrText xml:space="preserve"> ADDIN EN.CITE.DATA </w:instrText>
      </w:r>
      <w:r w:rsidR="0046073D">
        <w:rPr>
          <w:color w:val="000000" w:themeColor="text1"/>
          <w:shd w:val="clear" w:color="auto" w:fill="FFFFFF"/>
        </w:rPr>
      </w:r>
      <w:r w:rsidR="0046073D">
        <w:rPr>
          <w:color w:val="000000" w:themeColor="text1"/>
          <w:shd w:val="clear" w:color="auto" w:fill="FFFFFF"/>
        </w:rPr>
        <w:fldChar w:fldCharType="end"/>
      </w:r>
      <w:r w:rsidR="0024533E" w:rsidRPr="002E0816">
        <w:rPr>
          <w:color w:val="000000" w:themeColor="text1"/>
          <w:shd w:val="clear" w:color="auto" w:fill="FFFFFF"/>
        </w:rPr>
      </w:r>
      <w:r w:rsidR="0024533E" w:rsidRPr="002E0816">
        <w:rPr>
          <w:color w:val="000000" w:themeColor="text1"/>
          <w:shd w:val="clear" w:color="auto" w:fill="FFFFFF"/>
        </w:rPr>
        <w:fldChar w:fldCharType="separate"/>
      </w:r>
      <w:r w:rsidR="0046073D">
        <w:rPr>
          <w:noProof/>
          <w:color w:val="000000" w:themeColor="text1"/>
          <w:shd w:val="clear" w:color="auto" w:fill="FFFFFF"/>
        </w:rPr>
        <w:t>(31)</w:t>
      </w:r>
      <w:r w:rsidR="0024533E" w:rsidRPr="002E0816">
        <w:rPr>
          <w:color w:val="000000" w:themeColor="text1"/>
          <w:shd w:val="clear" w:color="auto" w:fill="FFFFFF"/>
        </w:rPr>
        <w:fldChar w:fldCharType="end"/>
      </w:r>
      <w:r w:rsidR="00850C4A" w:rsidRPr="002E0816">
        <w:rPr>
          <w:color w:val="000000" w:themeColor="text1"/>
          <w:shd w:val="clear" w:color="auto" w:fill="FFFFFF"/>
        </w:rPr>
        <w:t xml:space="preserve"> supplemented college football players daily with 2g DHA+</w:t>
      </w:r>
      <w:r w:rsidR="00387954" w:rsidRPr="002E0816">
        <w:rPr>
          <w:color w:val="000000" w:themeColor="text1"/>
          <w:shd w:val="clear" w:color="auto" w:fill="FFFFFF"/>
        </w:rPr>
        <w:t>0.56</w:t>
      </w:r>
      <w:r w:rsidR="00850C4A" w:rsidRPr="002E0816">
        <w:rPr>
          <w:color w:val="000000" w:themeColor="text1"/>
          <w:shd w:val="clear" w:color="auto" w:fill="FFFFFF"/>
        </w:rPr>
        <w:t xml:space="preserve">g EPA or placebo and with 2g, 4g, or 6g of DHA or placebo, respectively, and examined serum NF-L </w:t>
      </w:r>
      <w:r w:rsidR="00C26FC0" w:rsidRPr="002E0816">
        <w:rPr>
          <w:color w:val="000000" w:themeColor="text1"/>
          <w:shd w:val="clear" w:color="auto" w:fill="FFFFFF"/>
        </w:rPr>
        <w:t xml:space="preserve">(indicative of axonal injury) </w:t>
      </w:r>
      <w:r w:rsidR="00850C4A" w:rsidRPr="002E0816">
        <w:rPr>
          <w:color w:val="000000" w:themeColor="text1"/>
          <w:shd w:val="clear" w:color="auto" w:fill="FFFFFF"/>
        </w:rPr>
        <w:t xml:space="preserve">changes </w:t>
      </w:r>
      <w:r w:rsidR="00FC6CA2" w:rsidRPr="002E0816">
        <w:rPr>
          <w:color w:val="000000" w:themeColor="text1"/>
          <w:shd w:val="clear" w:color="auto" w:fill="FFFFFF"/>
        </w:rPr>
        <w:t>across</w:t>
      </w:r>
      <w:r w:rsidR="00850C4A" w:rsidRPr="002E0816">
        <w:rPr>
          <w:color w:val="000000" w:themeColor="text1"/>
          <w:shd w:val="clear" w:color="auto" w:fill="FFFFFF"/>
        </w:rPr>
        <w:t xml:space="preserve"> a season. The DHA+EPA group maintained NF-L levels throughout the season, whereas the placebo group showed significant elevations in NF-L levels</w:t>
      </w:r>
      <w:r w:rsidR="005A605E">
        <w:rPr>
          <w:color w:val="000000" w:themeColor="text1"/>
          <w:shd w:val="clear" w:color="auto" w:fill="FFFFFF"/>
        </w:rPr>
        <w:t xml:space="preserve"> </w:t>
      </w:r>
      <w:r w:rsidR="0024533E" w:rsidRPr="002E0816">
        <w:rPr>
          <w:color w:val="000000" w:themeColor="text1"/>
          <w:shd w:val="clear" w:color="auto" w:fill="FFFFFF"/>
        </w:rPr>
        <w:fldChar w:fldCharType="begin">
          <w:fldData xml:space="preserve">PEVuZE5vdGU+PENpdGU+PEF1dGhvcj5IZWlsZXNvbjwvQXV0aG9yPjxZZWFyPjIwMjE8L1llYXI+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</w:fldData>
        </w:fldChar>
      </w:r>
      <w:r w:rsidR="0046073D">
        <w:rPr>
          <w:color w:val="000000" w:themeColor="text1"/>
          <w:shd w:val="clear" w:color="auto" w:fill="FFFFFF"/>
        </w:rPr>
        <w:instrText xml:space="preserve"> ADDIN EN.CITE </w:instrText>
      </w:r>
      <w:r w:rsidR="0046073D">
        <w:rPr>
          <w:color w:val="000000" w:themeColor="text1"/>
          <w:shd w:val="clear" w:color="auto" w:fill="FFFFFF"/>
        </w:rPr>
        <w:fldChar w:fldCharType="begin">
          <w:fldData xml:space="preserve">PEVuZE5vdGU+PENpdGU+PEF1dGhvcj5IZWlsZXNvbjwvQXV0aG9yPjxZZWFyPjIwMjE8L1llYXI+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</w:fldData>
        </w:fldChar>
      </w:r>
      <w:r w:rsidR="0046073D">
        <w:rPr>
          <w:color w:val="000000" w:themeColor="text1"/>
          <w:shd w:val="clear" w:color="auto" w:fill="FFFFFF"/>
        </w:rPr>
        <w:instrText xml:space="preserve"> ADDIN EN.CITE.DATA </w:instrText>
      </w:r>
      <w:r w:rsidR="0046073D">
        <w:rPr>
          <w:color w:val="000000" w:themeColor="text1"/>
          <w:shd w:val="clear" w:color="auto" w:fill="FFFFFF"/>
        </w:rPr>
      </w:r>
      <w:r w:rsidR="0046073D">
        <w:rPr>
          <w:color w:val="000000" w:themeColor="text1"/>
          <w:shd w:val="clear" w:color="auto" w:fill="FFFFFF"/>
        </w:rPr>
        <w:fldChar w:fldCharType="end"/>
      </w:r>
      <w:r w:rsidR="0024533E" w:rsidRPr="002E0816">
        <w:rPr>
          <w:color w:val="000000" w:themeColor="text1"/>
          <w:shd w:val="clear" w:color="auto" w:fill="FFFFFF"/>
        </w:rPr>
      </w:r>
      <w:r w:rsidR="0024533E" w:rsidRPr="002E0816">
        <w:rPr>
          <w:color w:val="000000" w:themeColor="text1"/>
          <w:shd w:val="clear" w:color="auto" w:fill="FFFFFF"/>
        </w:rPr>
        <w:fldChar w:fldCharType="separate"/>
      </w:r>
      <w:r w:rsidR="0046073D">
        <w:rPr>
          <w:noProof/>
          <w:color w:val="000000" w:themeColor="text1"/>
          <w:shd w:val="clear" w:color="auto" w:fill="FFFFFF"/>
        </w:rPr>
        <w:t>(30)</w:t>
      </w:r>
      <w:r w:rsidR="0024533E" w:rsidRPr="002E0816">
        <w:rPr>
          <w:color w:val="000000" w:themeColor="text1"/>
          <w:shd w:val="clear" w:color="auto" w:fill="FFFFFF"/>
        </w:rPr>
        <w:fldChar w:fldCharType="end"/>
      </w:r>
      <w:r w:rsidR="005A605E">
        <w:rPr>
          <w:color w:val="000000" w:themeColor="text1"/>
          <w:shd w:val="clear" w:color="auto" w:fill="FFFFFF"/>
        </w:rPr>
        <w:t>.</w:t>
      </w:r>
      <w:r w:rsidR="00850C4A" w:rsidRPr="002E0816">
        <w:rPr>
          <w:color w:val="000000" w:themeColor="text1"/>
          <w:shd w:val="clear" w:color="auto" w:fill="FFFFFF"/>
        </w:rPr>
        <w:t xml:space="preserve"> </w:t>
      </w:r>
      <w:r w:rsidR="00187292" w:rsidRPr="002E0816">
        <w:rPr>
          <w:color w:val="000000" w:themeColor="text1"/>
          <w:shd w:val="clear" w:color="auto" w:fill="FFFFFF"/>
        </w:rPr>
        <w:t xml:space="preserve">Especially </w:t>
      </w:r>
      <w:r w:rsidR="00850C4A" w:rsidRPr="002E0816">
        <w:rPr>
          <w:color w:val="000000" w:themeColor="text1"/>
          <w:shd w:val="clear" w:color="auto" w:fill="FFFFFF"/>
        </w:rPr>
        <w:t xml:space="preserve">the players who ingested 2g/d DHA </w:t>
      </w:r>
      <w:r w:rsidR="00187292" w:rsidRPr="002E0816">
        <w:rPr>
          <w:color w:val="000000" w:themeColor="text1"/>
          <w:shd w:val="clear" w:color="auto" w:fill="FFFFFF"/>
        </w:rPr>
        <w:t xml:space="preserve">benefited the most, by </w:t>
      </w:r>
      <w:r w:rsidR="00850C4A" w:rsidRPr="002E0816">
        <w:rPr>
          <w:color w:val="000000" w:themeColor="text1"/>
          <w:shd w:val="clear" w:color="auto" w:fill="FFFFFF"/>
        </w:rPr>
        <w:t>maintain</w:t>
      </w:r>
      <w:r w:rsidR="00187292" w:rsidRPr="002E0816">
        <w:rPr>
          <w:color w:val="000000" w:themeColor="text1"/>
          <w:shd w:val="clear" w:color="auto" w:fill="FFFFFF"/>
        </w:rPr>
        <w:t>ing</w:t>
      </w:r>
      <w:r w:rsidR="00850C4A" w:rsidRPr="002E0816">
        <w:rPr>
          <w:color w:val="000000" w:themeColor="text1"/>
          <w:shd w:val="clear" w:color="auto" w:fill="FFFFFF"/>
        </w:rPr>
        <w:t xml:space="preserve"> </w:t>
      </w:r>
      <w:r w:rsidR="00850C4A" w:rsidRPr="002E0816">
        <w:rPr>
          <w:color w:val="000000" w:themeColor="text1"/>
          <w:shd w:val="clear" w:color="auto" w:fill="FFFFFF"/>
        </w:rPr>
        <w:lastRenderedPageBreak/>
        <w:t>NF-L levels similar to baseline throughout the season</w:t>
      </w:r>
      <w:r w:rsidR="00187292" w:rsidRPr="002E0816">
        <w:rPr>
          <w:color w:val="000000" w:themeColor="text1"/>
          <w:shd w:val="clear" w:color="auto" w:fill="FFFFFF"/>
        </w:rPr>
        <w:t>, whereas</w:t>
      </w:r>
      <w:r w:rsidR="00850C4A" w:rsidRPr="002E0816">
        <w:rPr>
          <w:color w:val="000000" w:themeColor="text1"/>
          <w:shd w:val="clear" w:color="auto" w:fill="FFFFFF"/>
        </w:rPr>
        <w:t xml:space="preserve"> the players </w:t>
      </w:r>
      <w:r w:rsidR="00387954" w:rsidRPr="002E0816">
        <w:rPr>
          <w:color w:val="000000" w:themeColor="text1"/>
          <w:shd w:val="clear" w:color="auto" w:fill="FFFFFF"/>
        </w:rPr>
        <w:t>on</w:t>
      </w:r>
      <w:r w:rsidR="00850C4A" w:rsidRPr="002E0816">
        <w:rPr>
          <w:color w:val="000000" w:themeColor="text1"/>
          <w:shd w:val="clear" w:color="auto" w:fill="FFFFFF"/>
        </w:rPr>
        <w:t xml:space="preserve"> placebo showed 60%-120% increases in NF-L levels</w:t>
      </w:r>
      <w:r w:rsidR="005A605E">
        <w:rPr>
          <w:color w:val="000000" w:themeColor="text1"/>
          <w:shd w:val="clear" w:color="auto" w:fill="FFFFFF"/>
        </w:rPr>
        <w:t xml:space="preserve"> </w:t>
      </w:r>
      <w:r w:rsidR="0024533E" w:rsidRPr="002E0816">
        <w:rPr>
          <w:color w:val="000000" w:themeColor="text1"/>
          <w:shd w:val="clear" w:color="auto" w:fill="FFFFFF"/>
        </w:rPr>
        <w:fldChar w:fldCharType="begin">
          <w:fldData xml:space="preserve">PEVuZE5vdGU+PENpdGU+PEF1dGhvcj5PbGl2ZXI8L0F1dGhvcj48WWVhcj4yMDE2PC9ZZWFyPjxS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</w:fldData>
        </w:fldChar>
      </w:r>
      <w:r w:rsidR="0046073D">
        <w:rPr>
          <w:color w:val="000000" w:themeColor="text1"/>
          <w:shd w:val="clear" w:color="auto" w:fill="FFFFFF"/>
        </w:rPr>
        <w:instrText xml:space="preserve"> ADDIN EN.CITE </w:instrText>
      </w:r>
      <w:r w:rsidR="0046073D">
        <w:rPr>
          <w:color w:val="000000" w:themeColor="text1"/>
          <w:shd w:val="clear" w:color="auto" w:fill="FFFFFF"/>
        </w:rPr>
        <w:fldChar w:fldCharType="begin">
          <w:fldData xml:space="preserve">PEVuZE5vdGU+PENpdGU+PEF1dGhvcj5PbGl2ZXI8L0F1dGhvcj48WWVhcj4yMDE2PC9ZZWFyPjxS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</w:fldData>
        </w:fldChar>
      </w:r>
      <w:r w:rsidR="0046073D">
        <w:rPr>
          <w:color w:val="000000" w:themeColor="text1"/>
          <w:shd w:val="clear" w:color="auto" w:fill="FFFFFF"/>
        </w:rPr>
        <w:instrText xml:space="preserve"> ADDIN EN.CITE.DATA </w:instrText>
      </w:r>
      <w:r w:rsidR="0046073D">
        <w:rPr>
          <w:color w:val="000000" w:themeColor="text1"/>
          <w:shd w:val="clear" w:color="auto" w:fill="FFFFFF"/>
        </w:rPr>
      </w:r>
      <w:r w:rsidR="0046073D">
        <w:rPr>
          <w:color w:val="000000" w:themeColor="text1"/>
          <w:shd w:val="clear" w:color="auto" w:fill="FFFFFF"/>
        </w:rPr>
        <w:fldChar w:fldCharType="end"/>
      </w:r>
      <w:r w:rsidR="0024533E" w:rsidRPr="002E0816">
        <w:rPr>
          <w:color w:val="000000" w:themeColor="text1"/>
          <w:shd w:val="clear" w:color="auto" w:fill="FFFFFF"/>
        </w:rPr>
      </w:r>
      <w:r w:rsidR="0024533E" w:rsidRPr="002E0816">
        <w:rPr>
          <w:color w:val="000000" w:themeColor="text1"/>
          <w:shd w:val="clear" w:color="auto" w:fill="FFFFFF"/>
        </w:rPr>
        <w:fldChar w:fldCharType="separate"/>
      </w:r>
      <w:r w:rsidR="0046073D">
        <w:rPr>
          <w:noProof/>
          <w:color w:val="000000" w:themeColor="text1"/>
          <w:shd w:val="clear" w:color="auto" w:fill="FFFFFF"/>
        </w:rPr>
        <w:t>(31)</w:t>
      </w:r>
      <w:r w:rsidR="0024533E" w:rsidRPr="002E0816">
        <w:rPr>
          <w:color w:val="000000" w:themeColor="text1"/>
          <w:shd w:val="clear" w:color="auto" w:fill="FFFFFF"/>
        </w:rPr>
        <w:fldChar w:fldCharType="end"/>
      </w:r>
      <w:r w:rsidR="005A605E">
        <w:rPr>
          <w:color w:val="000000" w:themeColor="text1"/>
          <w:shd w:val="clear" w:color="auto" w:fill="FFFFFF"/>
        </w:rPr>
        <w:t>.</w:t>
      </w:r>
      <w:r w:rsidR="00850C4A" w:rsidRPr="002E0816">
        <w:rPr>
          <w:color w:val="000000" w:themeColor="text1"/>
        </w:rPr>
        <w:t xml:space="preserve"> However, because the studies did not record number or magnitude of </w:t>
      </w:r>
      <w:r w:rsidR="00C44E07" w:rsidRPr="002E0816">
        <w:rPr>
          <w:color w:val="000000" w:themeColor="text1"/>
        </w:rPr>
        <w:t>head impact</w:t>
      </w:r>
      <w:r w:rsidR="000315B0" w:rsidRPr="002E0816">
        <w:rPr>
          <w:color w:val="000000" w:themeColor="text1"/>
        </w:rPr>
        <w:t>s</w:t>
      </w:r>
      <w:r w:rsidR="00850C4A" w:rsidRPr="002E0816">
        <w:rPr>
          <w:color w:val="000000" w:themeColor="text1"/>
        </w:rPr>
        <w:t xml:space="preserve"> and failed to account for various extraneous variables (e.g., exercise, body damage), </w:t>
      </w:r>
      <w:r w:rsidR="00850C4A" w:rsidRPr="002E0816">
        <w:rPr>
          <w:iCs/>
          <w:color w:val="000000" w:themeColor="text1"/>
        </w:rPr>
        <w:t xml:space="preserve">the </w:t>
      </w:r>
      <w:r w:rsidR="000315B0" w:rsidRPr="002E0816">
        <w:rPr>
          <w:iCs/>
          <w:color w:val="000000" w:themeColor="text1"/>
        </w:rPr>
        <w:t>mechan</w:t>
      </w:r>
      <w:r w:rsidR="00387954" w:rsidRPr="002E0816">
        <w:rPr>
          <w:iCs/>
          <w:color w:val="000000" w:themeColor="text1"/>
        </w:rPr>
        <w:t xml:space="preserve">ism </w:t>
      </w:r>
      <w:r w:rsidR="000315B0" w:rsidRPr="002E0816">
        <w:rPr>
          <w:iCs/>
          <w:color w:val="000000" w:themeColor="text1"/>
        </w:rPr>
        <w:t xml:space="preserve">underlying </w:t>
      </w:r>
      <w:r w:rsidR="00387954" w:rsidRPr="002E0816">
        <w:rPr>
          <w:iCs/>
          <w:color w:val="000000" w:themeColor="text1"/>
        </w:rPr>
        <w:t xml:space="preserve">the effect </w:t>
      </w:r>
      <w:r w:rsidR="00850C4A" w:rsidRPr="002E0816">
        <w:rPr>
          <w:iCs/>
          <w:color w:val="000000" w:themeColor="text1"/>
        </w:rPr>
        <w:t xml:space="preserve">of DHA+EPA against </w:t>
      </w:r>
      <w:r w:rsidR="00C44E07" w:rsidRPr="002E0816">
        <w:rPr>
          <w:iCs/>
          <w:color w:val="000000" w:themeColor="text1"/>
        </w:rPr>
        <w:t>subconcussive head impact</w:t>
      </w:r>
      <w:r w:rsidR="00850C4A" w:rsidRPr="002E0816">
        <w:rPr>
          <w:iCs/>
          <w:color w:val="000000" w:themeColor="text1"/>
        </w:rPr>
        <w:t xml:space="preserve"> </w:t>
      </w:r>
      <w:r w:rsidR="008645D9" w:rsidRPr="002E0816">
        <w:rPr>
          <w:iCs/>
          <w:color w:val="000000" w:themeColor="text1"/>
        </w:rPr>
        <w:t>remain</w:t>
      </w:r>
      <w:r w:rsidR="00850C4A" w:rsidRPr="002E0816">
        <w:rPr>
          <w:iCs/>
          <w:color w:val="000000" w:themeColor="text1"/>
        </w:rPr>
        <w:t xml:space="preserve"> speculative</w:t>
      </w:r>
      <w:r w:rsidR="000315B0" w:rsidRPr="002E0816">
        <w:rPr>
          <w:iCs/>
          <w:color w:val="000000" w:themeColor="text1"/>
        </w:rPr>
        <w:t xml:space="preserve">. </w:t>
      </w:r>
      <w:r w:rsidR="00850C4A" w:rsidRPr="002E0816">
        <w:rPr>
          <w:iCs/>
          <w:color w:val="000000" w:themeColor="text1"/>
        </w:rPr>
        <w:t xml:space="preserve">The proposed study will address this question using </w:t>
      </w:r>
      <w:r w:rsidR="00387954" w:rsidRPr="002E0816">
        <w:rPr>
          <w:iCs/>
          <w:color w:val="000000" w:themeColor="text1"/>
        </w:rPr>
        <w:t>a</w:t>
      </w:r>
      <w:r w:rsidR="00850C4A" w:rsidRPr="002E0816">
        <w:rPr>
          <w:iCs/>
          <w:color w:val="000000" w:themeColor="text1"/>
        </w:rPr>
        <w:t xml:space="preserve"> heading model </w:t>
      </w:r>
      <w:r w:rsidR="00850C4A" w:rsidRPr="002E0816">
        <w:rPr>
          <w:iCs/>
        </w:rPr>
        <w:t>and multimodal assessments.</w:t>
      </w:r>
    </w:p>
    <w:p w14:paraId="03BCEA34" w14:textId="77777777" w:rsidR="00311C38" w:rsidRPr="002E0816" w:rsidRDefault="00311C38" w:rsidP="009511B7">
      <w:pPr>
        <w:spacing w:line="480" w:lineRule="auto"/>
        <w:rPr>
          <w:b/>
          <w:bCs/>
          <w:iCs/>
        </w:rPr>
      </w:pPr>
    </w:p>
    <w:p w14:paraId="4568438C" w14:textId="443727C0" w:rsidR="009511B7" w:rsidRPr="002E0816" w:rsidRDefault="009511B7" w:rsidP="009511B7">
      <w:pPr>
        <w:spacing w:line="480" w:lineRule="auto"/>
        <w:rPr>
          <w:b/>
          <w:bCs/>
        </w:rPr>
      </w:pPr>
      <w:r w:rsidRPr="002E0816">
        <w:rPr>
          <w:b/>
          <w:bCs/>
          <w:iCs/>
        </w:rPr>
        <w:t>Aims and Hypothesis</w:t>
      </w:r>
    </w:p>
    <w:p w14:paraId="716C4E4E" w14:textId="45BDF785" w:rsidR="009511B7" w:rsidRPr="002E0816" w:rsidRDefault="000315B0" w:rsidP="000315B0">
      <w:pPr>
        <w:spacing w:line="480" w:lineRule="auto"/>
        <w:ind w:firstLine="720"/>
        <w:rPr>
          <w:iCs/>
        </w:rPr>
      </w:pPr>
      <w:r w:rsidRPr="002E0816">
        <w:t>T</w:t>
      </w:r>
      <w:r w:rsidR="009511B7" w:rsidRPr="002E0816">
        <w:t xml:space="preserve">he proposed study will define the role and effectiveness of DHA+EPA in enhancing neural health and resiliency to </w:t>
      </w:r>
      <w:r w:rsidRPr="002E0816">
        <w:t xml:space="preserve">acute </w:t>
      </w:r>
      <w:r w:rsidR="009511B7" w:rsidRPr="002E0816">
        <w:t>subconcussive head impact</w:t>
      </w:r>
      <w:r w:rsidRPr="002E0816">
        <w:t>s</w:t>
      </w:r>
      <w:r w:rsidR="009511B7" w:rsidRPr="002E0816">
        <w:t xml:space="preserve">. </w:t>
      </w:r>
    </w:p>
    <w:p w14:paraId="22ADE6F9" w14:textId="77777777" w:rsidR="009511B7" w:rsidRPr="002E0816" w:rsidRDefault="009511B7" w:rsidP="009511B7">
      <w:pPr>
        <w:spacing w:line="480" w:lineRule="auto"/>
        <w:rPr>
          <w:b/>
          <w:bCs/>
        </w:rPr>
      </w:pPr>
      <w:r w:rsidRPr="002E0816">
        <w:rPr>
          <w:b/>
          <w:bCs/>
        </w:rPr>
        <w:t>Specific Aims</w:t>
      </w:r>
    </w:p>
    <w:p w14:paraId="04829A1B" w14:textId="77777777" w:rsidR="009511B7" w:rsidRPr="002E0816" w:rsidRDefault="009511B7" w:rsidP="009511B7">
      <w:pPr>
        <w:pStyle w:val="ListParagraph"/>
        <w:numPr>
          <w:ilvl w:val="0"/>
          <w:numId w:val="6"/>
        </w:numPr>
        <w:spacing w:line="480" w:lineRule="auto"/>
        <w:ind w:left="540"/>
        <w:rPr>
          <w:bCs/>
          <w:iCs/>
        </w:rPr>
      </w:pPr>
      <w:r w:rsidRPr="002E0816">
        <w:rPr>
          <w:bCs/>
          <w:iCs/>
          <w:color w:val="000000" w:themeColor="text1"/>
        </w:rPr>
        <w:t>Aim 1:</w:t>
      </w:r>
      <w:r w:rsidRPr="002E0816">
        <w:rPr>
          <w:bCs/>
          <w:i/>
          <w:color w:val="000000" w:themeColor="text1"/>
        </w:rPr>
        <w:t xml:space="preserve"> </w:t>
      </w:r>
      <w:r w:rsidRPr="002E0816">
        <w:rPr>
          <w:bCs/>
          <w:iCs/>
        </w:rPr>
        <w:t>To test the hypothesis that DHA+EPA will promote neuronal and astrocyte resiliency to subconcussive head impacts, as assessed by a panel of blood biomarkers (NF-L, tau, GFAP, UCH-L1, S100B).</w:t>
      </w:r>
    </w:p>
    <w:p w14:paraId="215EA167" w14:textId="77777777" w:rsidR="009511B7" w:rsidRPr="002E0816" w:rsidRDefault="009511B7" w:rsidP="009511B7">
      <w:pPr>
        <w:pStyle w:val="ListParagraph"/>
        <w:numPr>
          <w:ilvl w:val="0"/>
          <w:numId w:val="6"/>
        </w:numPr>
        <w:spacing w:line="480" w:lineRule="auto"/>
        <w:ind w:left="540"/>
        <w:rPr>
          <w:bCs/>
          <w:iCs/>
        </w:rPr>
      </w:pPr>
      <w:r w:rsidRPr="002E0816">
        <w:rPr>
          <w:bCs/>
          <w:iCs/>
          <w:color w:val="000000" w:themeColor="text1"/>
        </w:rPr>
        <w:t>Aim 2:</w:t>
      </w:r>
      <w:r w:rsidRPr="002E0816">
        <w:rPr>
          <w:bCs/>
          <w:i/>
          <w:color w:val="000000" w:themeColor="text1"/>
        </w:rPr>
        <w:t xml:space="preserve"> </w:t>
      </w:r>
      <w:r w:rsidRPr="002E0816">
        <w:rPr>
          <w:bCs/>
          <w:iCs/>
          <w:color w:val="000000" w:themeColor="text1"/>
        </w:rPr>
        <w:t xml:space="preserve">To test the hypothesis that DHA+EPA will maintain axonal microstructure and functional connectivity after acute and cumulative soccer headings. </w:t>
      </w:r>
    </w:p>
    <w:p w14:paraId="4662AA9C" w14:textId="6F6E5EC2" w:rsidR="009511B7" w:rsidRPr="002E0816" w:rsidRDefault="009511B7" w:rsidP="009511B7">
      <w:pPr>
        <w:pStyle w:val="ListParagraph"/>
        <w:numPr>
          <w:ilvl w:val="0"/>
          <w:numId w:val="6"/>
        </w:numPr>
        <w:spacing w:line="480" w:lineRule="auto"/>
        <w:ind w:left="540"/>
        <w:rPr>
          <w:bCs/>
          <w:iCs/>
        </w:rPr>
      </w:pPr>
      <w:r w:rsidRPr="002E0816">
        <w:rPr>
          <w:bCs/>
          <w:iCs/>
          <w:color w:val="000000" w:themeColor="text1"/>
        </w:rPr>
        <w:t>Aim 3:</w:t>
      </w:r>
      <w:r w:rsidRPr="002E0816">
        <w:rPr>
          <w:bCs/>
          <w:i/>
          <w:color w:val="000000" w:themeColor="text1"/>
        </w:rPr>
        <w:t xml:space="preserve"> </w:t>
      </w:r>
      <w:r w:rsidRPr="002E0816">
        <w:rPr>
          <w:bCs/>
          <w:iCs/>
          <w:color w:val="000000" w:themeColor="text1"/>
        </w:rPr>
        <w:t>To test the hypothesis that DHA+EPA will maintain normal sympathetic hyperreactivity after soccer headings, as reflected by a typical cardiovascular response to the CPT</w:t>
      </w:r>
      <w:r w:rsidR="00D33583" w:rsidRPr="002E0816">
        <w:rPr>
          <w:bCs/>
          <w:iCs/>
          <w:color w:val="000000" w:themeColor="text1"/>
        </w:rPr>
        <w:t xml:space="preserve"> (cold-pressor test)</w:t>
      </w:r>
      <w:r w:rsidRPr="002E0816">
        <w:rPr>
          <w:bCs/>
          <w:iCs/>
          <w:color w:val="000000" w:themeColor="text1"/>
        </w:rPr>
        <w:t>.</w:t>
      </w:r>
    </w:p>
    <w:p w14:paraId="5237F35E" w14:textId="6CFDABDC" w:rsidR="009511B7" w:rsidRPr="002E0816" w:rsidRDefault="009511B7" w:rsidP="009511B7">
      <w:pPr>
        <w:pStyle w:val="ListParagraph"/>
        <w:numPr>
          <w:ilvl w:val="0"/>
          <w:numId w:val="6"/>
        </w:numPr>
        <w:spacing w:line="480" w:lineRule="auto"/>
        <w:ind w:left="540"/>
        <w:rPr>
          <w:bCs/>
          <w:iCs/>
        </w:rPr>
      </w:pPr>
      <w:r w:rsidRPr="002E0816">
        <w:rPr>
          <w:bCs/>
          <w:iCs/>
          <w:color w:val="000000" w:themeColor="text1"/>
        </w:rPr>
        <w:t xml:space="preserve">Exploratory Aim 4: To explore the role of DHA+EPA in </w:t>
      </w:r>
      <w:r w:rsidR="008611BC" w:rsidRPr="002E0816">
        <w:rPr>
          <w:bCs/>
          <w:iCs/>
          <w:color w:val="000000" w:themeColor="text1"/>
        </w:rPr>
        <w:t>sustenance</w:t>
      </w:r>
      <w:r w:rsidRPr="002E0816">
        <w:rPr>
          <w:bCs/>
          <w:iCs/>
          <w:color w:val="000000" w:themeColor="text1"/>
        </w:rPr>
        <w:t xml:space="preserve"> of neuro-ophthalmologic and cognitive functions </w:t>
      </w:r>
      <w:r w:rsidR="008611BC" w:rsidRPr="002E0816">
        <w:rPr>
          <w:bCs/>
          <w:iCs/>
          <w:color w:val="000000" w:themeColor="text1"/>
        </w:rPr>
        <w:t>following</w:t>
      </w:r>
      <w:r w:rsidRPr="002E0816">
        <w:rPr>
          <w:bCs/>
          <w:iCs/>
          <w:color w:val="000000" w:themeColor="text1"/>
        </w:rPr>
        <w:t xml:space="preserve"> subconcussive head impacts.</w:t>
      </w:r>
    </w:p>
    <w:p w14:paraId="788AAD71" w14:textId="07FD7F1F" w:rsidR="00031F74" w:rsidRPr="002E0816" w:rsidRDefault="009511B7" w:rsidP="00FE4C0B">
      <w:pPr>
        <w:pStyle w:val="ListParagraph"/>
        <w:numPr>
          <w:ilvl w:val="0"/>
          <w:numId w:val="6"/>
        </w:numPr>
        <w:spacing w:line="480" w:lineRule="auto"/>
        <w:ind w:left="540"/>
        <w:rPr>
          <w:bCs/>
          <w:iCs/>
        </w:rPr>
      </w:pPr>
      <w:r w:rsidRPr="002E0816">
        <w:rPr>
          <w:bCs/>
          <w:iCs/>
          <w:color w:val="000000" w:themeColor="text1"/>
        </w:rPr>
        <w:t xml:space="preserve">Exploratory Aim 5: To explore the interaction between </w:t>
      </w:r>
      <w:r w:rsidR="00A17789" w:rsidRPr="002E0816">
        <w:rPr>
          <w:bCs/>
          <w:iCs/>
          <w:color w:val="000000" w:themeColor="text1"/>
        </w:rPr>
        <w:t>attention-deficit/hyperactivity disorder (</w:t>
      </w:r>
      <w:r w:rsidRPr="002E0816">
        <w:rPr>
          <w:bCs/>
          <w:iCs/>
          <w:color w:val="000000" w:themeColor="text1"/>
        </w:rPr>
        <w:t>ADHD</w:t>
      </w:r>
      <w:r w:rsidR="00A17789" w:rsidRPr="002E0816">
        <w:rPr>
          <w:bCs/>
          <w:iCs/>
          <w:color w:val="000000" w:themeColor="text1"/>
        </w:rPr>
        <w:t>)</w:t>
      </w:r>
      <w:r w:rsidRPr="002E0816">
        <w:rPr>
          <w:bCs/>
          <w:iCs/>
          <w:color w:val="000000" w:themeColor="text1"/>
        </w:rPr>
        <w:t xml:space="preserve"> and DHA+EPA, in response to subconcussive head impacts. </w:t>
      </w:r>
    </w:p>
    <w:p w14:paraId="71C3FFB5" w14:textId="77777777" w:rsidR="0091681E" w:rsidRDefault="0091681E" w:rsidP="0091681E">
      <w:pPr>
        <w:spacing w:line="480" w:lineRule="auto"/>
        <w:rPr>
          <w:color w:val="000000" w:themeColor="text1"/>
        </w:rPr>
      </w:pPr>
    </w:p>
    <w:p w14:paraId="7DE8EEEA" w14:textId="62E2997A" w:rsidR="0091681E" w:rsidRPr="0091681E" w:rsidRDefault="0091681E" w:rsidP="0091681E">
      <w:pPr>
        <w:spacing w:line="480" w:lineRule="auto"/>
        <w:rPr>
          <w:b/>
          <w:bCs/>
          <w:color w:val="000000" w:themeColor="text1"/>
        </w:rPr>
      </w:pPr>
      <w:r>
        <w:rPr>
          <w:b/>
          <w:bCs/>
          <w:color w:val="000000" w:themeColor="text1"/>
        </w:rPr>
        <w:t>Outcome Measures</w:t>
      </w:r>
    </w:p>
    <w:p w14:paraId="33FDF48E" w14:textId="36A4A733" w:rsidR="00A17789" w:rsidRPr="00304ED9" w:rsidRDefault="0091681E" w:rsidP="00304ED9">
      <w:pPr>
        <w:spacing w:line="480" w:lineRule="auto"/>
        <w:ind w:firstLine="720"/>
        <w:rPr>
          <w:bCs/>
          <w:color w:val="000000" w:themeColor="text1"/>
        </w:rPr>
      </w:pPr>
      <w:r w:rsidRPr="0091681E">
        <w:rPr>
          <w:color w:val="000000" w:themeColor="text1"/>
        </w:rPr>
        <w:t xml:space="preserve">Our primary outcomes </w:t>
      </w:r>
      <w:r>
        <w:rPr>
          <w:color w:val="000000" w:themeColor="text1"/>
        </w:rPr>
        <w:t xml:space="preserve">(Table 2.) </w:t>
      </w:r>
      <w:r w:rsidRPr="0091681E">
        <w:rPr>
          <w:color w:val="000000" w:themeColor="text1"/>
        </w:rPr>
        <w:t xml:space="preserve">will be assessed by comparing group differences, specifically group (DHA+EPA vs placebo) x time interaction, at 24-hour post heading relative to pre-heading baseline. </w:t>
      </w:r>
      <w:r w:rsidRPr="0091681E">
        <w:rPr>
          <w:bCs/>
          <w:color w:val="000000" w:themeColor="text1"/>
        </w:rPr>
        <w:t xml:space="preserve">Secondary outcome measures </w:t>
      </w:r>
      <w:r w:rsidR="00304ED9">
        <w:rPr>
          <w:bCs/>
          <w:color w:val="000000" w:themeColor="text1"/>
        </w:rPr>
        <w:t xml:space="preserve">(Table </w:t>
      </w:r>
      <w:r w:rsidR="003D241E">
        <w:rPr>
          <w:bCs/>
          <w:color w:val="000000" w:themeColor="text1"/>
        </w:rPr>
        <w:t>1</w:t>
      </w:r>
      <w:r w:rsidR="00304ED9">
        <w:rPr>
          <w:bCs/>
          <w:color w:val="000000" w:themeColor="text1"/>
        </w:rPr>
        <w:t xml:space="preserve">) </w:t>
      </w:r>
      <w:r w:rsidRPr="0091681E">
        <w:rPr>
          <w:bCs/>
          <w:color w:val="000000" w:themeColor="text1"/>
        </w:rPr>
        <w:t>will be assessed beyond 24 hours post heading, including 24 hours post 2nd heading session, and up to 7 days after 2</w:t>
      </w:r>
      <w:r w:rsidRPr="0091681E">
        <w:rPr>
          <w:bCs/>
          <w:color w:val="000000" w:themeColor="text1"/>
          <w:vertAlign w:val="superscript"/>
        </w:rPr>
        <w:t>nd</w:t>
      </w:r>
      <w:r w:rsidRPr="0091681E">
        <w:rPr>
          <w:bCs/>
          <w:color w:val="000000" w:themeColor="text1"/>
        </w:rPr>
        <w:t xml:space="preserve"> heading session. </w:t>
      </w:r>
    </w:p>
    <w:p w14:paraId="5DF0EA16" w14:textId="58FF8933" w:rsidR="0091681E" w:rsidRPr="008462B9" w:rsidRDefault="0091681E" w:rsidP="0091681E">
      <w:pPr>
        <w:rPr>
          <w:b/>
          <w:bCs/>
        </w:rPr>
      </w:pPr>
      <w:r w:rsidRPr="008462B9">
        <w:rPr>
          <w:b/>
          <w:bCs/>
        </w:rPr>
        <w:t xml:space="preserve">Table </w:t>
      </w:r>
      <w:r w:rsidR="003D241E">
        <w:rPr>
          <w:b/>
          <w:bCs/>
        </w:rPr>
        <w:t>1</w:t>
      </w:r>
      <w:r w:rsidRPr="008462B9">
        <w:rPr>
          <w:b/>
          <w:bCs/>
        </w:rPr>
        <w:t xml:space="preserve">. Outcome Measur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252"/>
        <w:gridCol w:w="2110"/>
        <w:gridCol w:w="4903"/>
      </w:tblGrid>
      <w:tr w:rsidR="0091681E" w:rsidRPr="008462B9" w14:paraId="6B5A8F96" w14:textId="77777777" w:rsidTr="004528F0">
        <w:tc>
          <w:tcPr>
            <w:tcW w:w="2252" w:type="dxa"/>
          </w:tcPr>
          <w:p w14:paraId="7E514739" w14:textId="77777777" w:rsidR="0091681E" w:rsidRPr="008462B9" w:rsidRDefault="0091681E" w:rsidP="00613E98">
            <w:pPr>
              <w:jc w:val="center"/>
              <w:rPr>
                <w:b/>
                <w:bCs/>
              </w:rPr>
            </w:pPr>
            <w:r w:rsidRPr="008462B9">
              <w:rPr>
                <w:b/>
                <w:bCs/>
              </w:rPr>
              <w:t>Outcome Measure</w:t>
            </w:r>
          </w:p>
        </w:tc>
        <w:tc>
          <w:tcPr>
            <w:tcW w:w="2110" w:type="dxa"/>
          </w:tcPr>
          <w:p w14:paraId="0F2651DE" w14:textId="77777777" w:rsidR="0091681E" w:rsidRPr="008462B9" w:rsidRDefault="0091681E" w:rsidP="00613E98">
            <w:pPr>
              <w:jc w:val="center"/>
              <w:rPr>
                <w:b/>
                <w:bCs/>
              </w:rPr>
            </w:pPr>
            <w:r w:rsidRPr="008462B9">
              <w:rPr>
                <w:b/>
                <w:bCs/>
              </w:rPr>
              <w:t>Type</w:t>
            </w:r>
          </w:p>
        </w:tc>
        <w:tc>
          <w:tcPr>
            <w:tcW w:w="4903" w:type="dxa"/>
          </w:tcPr>
          <w:p w14:paraId="4C1F6460" w14:textId="77777777" w:rsidR="0091681E" w:rsidRPr="008462B9" w:rsidRDefault="0091681E" w:rsidP="00613E98">
            <w:pPr>
              <w:jc w:val="center"/>
              <w:rPr>
                <w:b/>
                <w:bCs/>
              </w:rPr>
            </w:pPr>
            <w:r w:rsidRPr="008462B9">
              <w:rPr>
                <w:b/>
                <w:bCs/>
              </w:rPr>
              <w:t>Test/Task and Description</w:t>
            </w:r>
          </w:p>
        </w:tc>
      </w:tr>
      <w:tr w:rsidR="0091681E" w:rsidRPr="008462B9" w14:paraId="5AB7E074" w14:textId="77777777" w:rsidTr="004528F0">
        <w:tc>
          <w:tcPr>
            <w:tcW w:w="2252" w:type="dxa"/>
          </w:tcPr>
          <w:p w14:paraId="0C437018" w14:textId="77777777" w:rsidR="0091681E" w:rsidRPr="008462B9" w:rsidRDefault="0091681E" w:rsidP="00613E98">
            <w:r w:rsidRPr="008462B9">
              <w:t>Blood Biomarkers</w:t>
            </w:r>
          </w:p>
        </w:tc>
        <w:tc>
          <w:tcPr>
            <w:tcW w:w="2110" w:type="dxa"/>
          </w:tcPr>
          <w:p w14:paraId="12301347" w14:textId="77777777" w:rsidR="0091681E" w:rsidRPr="008462B9" w:rsidRDefault="0091681E" w:rsidP="00613E98">
            <w:r w:rsidRPr="008462B9">
              <w:t>Primary Outcome</w:t>
            </w:r>
          </w:p>
        </w:tc>
        <w:tc>
          <w:tcPr>
            <w:tcW w:w="4903" w:type="dxa"/>
          </w:tcPr>
          <w:p w14:paraId="59603401" w14:textId="77777777" w:rsidR="0091681E" w:rsidRPr="008462B9" w:rsidRDefault="0091681E" w:rsidP="00613E98">
            <w:r w:rsidRPr="008462B9">
              <w:rPr>
                <w:shd w:val="clear" w:color="auto" w:fill="FFFFFF"/>
              </w:rPr>
              <w:t>The primary outcome analyses will be comparing group differences (group x time interactions) in blood biomarkers, specifically NF-L (neurofilament light), tau (picogram per milliliter), GFAP (glial fibrillary acidic protein; nanograms per milliliter), UCH-L1 (ubiquitin C-terminal hydrolase-L1; picograms per milliliter), and S100B (S100 calcium binding protein B; nanograms per milliliter).</w:t>
            </w:r>
          </w:p>
        </w:tc>
      </w:tr>
      <w:tr w:rsidR="0091681E" w:rsidRPr="008462B9" w14:paraId="625C78B3" w14:textId="77777777" w:rsidTr="004528F0">
        <w:tc>
          <w:tcPr>
            <w:tcW w:w="2252" w:type="dxa"/>
          </w:tcPr>
          <w:p w14:paraId="5B2AB707" w14:textId="77777777" w:rsidR="0091681E" w:rsidRPr="008462B9" w:rsidRDefault="0091681E" w:rsidP="00613E98">
            <w:r w:rsidRPr="008462B9">
              <w:t>Diffusion Tensor Imaging (DTI)</w:t>
            </w:r>
          </w:p>
        </w:tc>
        <w:tc>
          <w:tcPr>
            <w:tcW w:w="2110" w:type="dxa"/>
          </w:tcPr>
          <w:p w14:paraId="10BC6F2C" w14:textId="77777777" w:rsidR="0091681E" w:rsidRPr="008462B9" w:rsidRDefault="0091681E" w:rsidP="00613E98">
            <w:r w:rsidRPr="008462B9">
              <w:t>Primary Outcome</w:t>
            </w:r>
          </w:p>
        </w:tc>
        <w:tc>
          <w:tcPr>
            <w:tcW w:w="4903" w:type="dxa"/>
          </w:tcPr>
          <w:p w14:paraId="2801A67B" w14:textId="2D9B0CB4" w:rsidR="0091681E" w:rsidRPr="008462B9" w:rsidRDefault="0091681E" w:rsidP="00613E98">
            <w:r w:rsidRPr="008462B9">
              <w:rPr>
                <w:shd w:val="clear" w:color="auto" w:fill="FFFFFF"/>
              </w:rPr>
              <w:t xml:space="preserve">DTI will be used to derive mean diffusivity (MD; square millimeters per second) and fractional anisotropy (FA; a unitless value that ranges from 0 to 1, 0 = Isotropic, 1= Anisotropic) as indicators joint of axonal integrity (axonal microstructure) and connectivity of white matter tracts by measuring how water molecules move through brain </w:t>
            </w:r>
            <w:r w:rsidR="00304ED9" w:rsidRPr="008462B9">
              <w:rPr>
                <w:shd w:val="clear" w:color="auto" w:fill="FFFFFF"/>
              </w:rPr>
              <w:t>tissues.</w:t>
            </w:r>
          </w:p>
        </w:tc>
      </w:tr>
      <w:tr w:rsidR="0091681E" w:rsidRPr="008462B9" w14:paraId="042C473D" w14:textId="77777777" w:rsidTr="004528F0">
        <w:tc>
          <w:tcPr>
            <w:tcW w:w="2252" w:type="dxa"/>
          </w:tcPr>
          <w:p w14:paraId="108F57D4" w14:textId="77777777" w:rsidR="0091681E" w:rsidRPr="008462B9" w:rsidRDefault="0091681E" w:rsidP="00613E98">
            <w:r w:rsidRPr="008462B9">
              <w:t>Sympathetic Reactivity</w:t>
            </w:r>
          </w:p>
        </w:tc>
        <w:tc>
          <w:tcPr>
            <w:tcW w:w="2110" w:type="dxa"/>
          </w:tcPr>
          <w:p w14:paraId="66290999" w14:textId="77777777" w:rsidR="0091681E" w:rsidRPr="008462B9" w:rsidRDefault="0091681E" w:rsidP="00613E98">
            <w:r w:rsidRPr="008462B9">
              <w:t>Primary Outcome</w:t>
            </w:r>
          </w:p>
        </w:tc>
        <w:tc>
          <w:tcPr>
            <w:tcW w:w="4903" w:type="dxa"/>
          </w:tcPr>
          <w:p w14:paraId="4F622B84" w14:textId="7B90C181" w:rsidR="0091681E" w:rsidRPr="008462B9" w:rsidRDefault="0091681E" w:rsidP="00613E98">
            <w:r w:rsidRPr="008462B9">
              <w:rPr>
                <w:shd w:val="clear" w:color="auto" w:fill="FFFFFF"/>
              </w:rPr>
              <w:t xml:space="preserve">Sympathetic Reactivity will be measured by the Cold Pressor Test (CPT). CPT is a general assessment of the ability of the sympathetic nervous system to become activated. The main metric will be changes in mean arterial pressure (MAP) following soccer headings. This test will be performed by submerging a </w:t>
            </w:r>
            <w:r w:rsidR="00304ED9" w:rsidRPr="008462B9">
              <w:rPr>
                <w:shd w:val="clear" w:color="auto" w:fill="FFFFFF"/>
              </w:rPr>
              <w:t>participant’s</w:t>
            </w:r>
            <w:r w:rsidRPr="008462B9">
              <w:rPr>
                <w:shd w:val="clear" w:color="auto" w:fill="FFFFFF"/>
              </w:rPr>
              <w:t xml:space="preserve"> hand into cold water for 2 minutes while autonomic and hemodynamic variables are recorded. At each data collection, participants will be instrumented for the measurement of heart rate (electrocardiogram) and continuous </w:t>
            </w:r>
            <w:r w:rsidRPr="008462B9">
              <w:rPr>
                <w:shd w:val="clear" w:color="auto" w:fill="FFFFFF"/>
              </w:rPr>
              <w:lastRenderedPageBreak/>
              <w:t>blood pressure. Participants will rest quietly for ~10 minutes before the CPT begins. The test takes 2 minutes.</w:t>
            </w:r>
          </w:p>
        </w:tc>
      </w:tr>
      <w:tr w:rsidR="0091681E" w:rsidRPr="008462B9" w14:paraId="4F39D95A" w14:textId="77777777" w:rsidTr="004528F0">
        <w:tc>
          <w:tcPr>
            <w:tcW w:w="2252" w:type="dxa"/>
          </w:tcPr>
          <w:p w14:paraId="31B5B24C" w14:textId="77777777" w:rsidR="0091681E" w:rsidRPr="008462B9" w:rsidRDefault="0091681E" w:rsidP="00613E98">
            <w:pPr>
              <w:pStyle w:val="Heading3"/>
              <w:spacing w:before="0" w:after="0"/>
              <w:rPr>
                <w:rFonts w:cs="Times New Roman"/>
                <w:sz w:val="24"/>
                <w:szCs w:val="24"/>
              </w:rPr>
            </w:pPr>
            <w:r w:rsidRPr="008462B9">
              <w:rPr>
                <w:rFonts w:cs="Times New Roman"/>
                <w:color w:val="000000" w:themeColor="text1"/>
                <w:sz w:val="24"/>
                <w:szCs w:val="24"/>
              </w:rPr>
              <w:lastRenderedPageBreak/>
              <w:t xml:space="preserve"> Oculo-Motor Function</w:t>
            </w:r>
          </w:p>
        </w:tc>
        <w:tc>
          <w:tcPr>
            <w:tcW w:w="2110" w:type="dxa"/>
          </w:tcPr>
          <w:p w14:paraId="2285DDDC" w14:textId="77777777" w:rsidR="0091681E" w:rsidRPr="008462B9" w:rsidRDefault="0091681E" w:rsidP="00613E98">
            <w:r w:rsidRPr="008462B9">
              <w:t>Primary Outcome</w:t>
            </w:r>
          </w:p>
        </w:tc>
        <w:tc>
          <w:tcPr>
            <w:tcW w:w="4903" w:type="dxa"/>
          </w:tcPr>
          <w:p w14:paraId="049D0902" w14:textId="77777777" w:rsidR="0091681E" w:rsidRPr="008462B9" w:rsidRDefault="0091681E" w:rsidP="00613E98">
            <w:pPr>
              <w:rPr>
                <w:shd w:val="clear" w:color="auto" w:fill="FFFFFF"/>
              </w:rPr>
            </w:pPr>
            <w:r w:rsidRPr="008462B9">
              <w:t xml:space="preserve">Oculomotor function will be tested by Near point convergence (NPC) and the King-Devick test (KDT). NPC will be conducted </w:t>
            </w:r>
            <w:r w:rsidRPr="008462B9">
              <w:rPr>
                <w:shd w:val="clear" w:color="auto" w:fill="FFFFFF"/>
              </w:rPr>
              <w:t>Using the accommodative ruler, a target (14-point letter) will be moved toward the eyes at a rate of 1-2 cm/s. NPC will be recorded when participants report diplopia has occurred, or the tester observes eye misalignment. The assessment will be repeated twice, and the mean near point convergence value will be used for analyses.</w:t>
            </w:r>
          </w:p>
          <w:p w14:paraId="176F3B2A" w14:textId="77777777" w:rsidR="0091681E" w:rsidRPr="008462B9" w:rsidRDefault="0091681E" w:rsidP="00613E98">
            <w:pPr>
              <w:rPr>
                <w:shd w:val="clear" w:color="auto" w:fill="FFFFFF"/>
              </w:rPr>
            </w:pPr>
          </w:p>
          <w:p w14:paraId="213D7EE5" w14:textId="77777777" w:rsidR="0091681E" w:rsidRPr="008462B9" w:rsidRDefault="0091681E" w:rsidP="00613E98">
            <w:r w:rsidRPr="008462B9">
              <w:rPr>
                <w:shd w:val="clear" w:color="auto" w:fill="FFFFFF"/>
              </w:rPr>
              <w:t>The King-Devick test (KDT) consists of a total of 145 saccades while rapidly reading numbers aloud to complete the test. The KDT will be administered on a tablet. The total time (in seconds) will be used for analysis.</w:t>
            </w:r>
          </w:p>
        </w:tc>
      </w:tr>
      <w:tr w:rsidR="0091681E" w:rsidRPr="008462B9" w14:paraId="5515557F" w14:textId="77777777" w:rsidTr="004528F0">
        <w:tc>
          <w:tcPr>
            <w:tcW w:w="2252" w:type="dxa"/>
          </w:tcPr>
          <w:p w14:paraId="79543A71" w14:textId="77777777" w:rsidR="0091681E" w:rsidRPr="008462B9" w:rsidRDefault="0091681E" w:rsidP="00613E98">
            <w:pPr>
              <w:pStyle w:val="Heading3"/>
              <w:spacing w:before="0" w:after="0"/>
              <w:rPr>
                <w:rFonts w:cs="Times New Roman"/>
                <w:sz w:val="24"/>
                <w:szCs w:val="24"/>
              </w:rPr>
            </w:pPr>
            <w:r w:rsidRPr="008462B9">
              <w:rPr>
                <w:rFonts w:cs="Times New Roman"/>
                <w:color w:val="000000" w:themeColor="text1"/>
                <w:sz w:val="24"/>
                <w:szCs w:val="24"/>
              </w:rPr>
              <w:t>Neurite orientation dispersion and density imaging (NODDI)</w:t>
            </w:r>
          </w:p>
        </w:tc>
        <w:tc>
          <w:tcPr>
            <w:tcW w:w="2110" w:type="dxa"/>
          </w:tcPr>
          <w:p w14:paraId="2F52FEB5" w14:textId="77777777" w:rsidR="0091681E" w:rsidRPr="008462B9" w:rsidRDefault="0091681E" w:rsidP="00613E98">
            <w:r w:rsidRPr="008462B9">
              <w:t>Secondary Outcome</w:t>
            </w:r>
          </w:p>
        </w:tc>
        <w:tc>
          <w:tcPr>
            <w:tcW w:w="4903" w:type="dxa"/>
          </w:tcPr>
          <w:p w14:paraId="1E0230C2" w14:textId="77777777" w:rsidR="0091681E" w:rsidRPr="008462B9" w:rsidRDefault="0091681E" w:rsidP="00613E98">
            <w:r w:rsidRPr="008462B9">
              <w:rPr>
                <w:shd w:val="clear" w:color="auto" w:fill="FFFFFF"/>
              </w:rPr>
              <w:t>NODDI metrics will be derived from the the diffusion tensor images using the NODDI toolbox v1.0 in Matlab. Maps of neurite density (ND), orientation dispersion (OD), and intracellular volume fraction (ICVF) will be generated.</w:t>
            </w:r>
          </w:p>
        </w:tc>
      </w:tr>
      <w:tr w:rsidR="0091681E" w:rsidRPr="008462B9" w14:paraId="1E5CB540" w14:textId="77777777" w:rsidTr="004528F0">
        <w:tc>
          <w:tcPr>
            <w:tcW w:w="2252" w:type="dxa"/>
          </w:tcPr>
          <w:p w14:paraId="2E7DCCDE" w14:textId="77777777" w:rsidR="0091681E" w:rsidRPr="008462B9" w:rsidRDefault="0091681E" w:rsidP="00613E98">
            <w:r w:rsidRPr="008462B9">
              <w:t>Resting-state Functional Connectivity</w:t>
            </w:r>
          </w:p>
        </w:tc>
        <w:tc>
          <w:tcPr>
            <w:tcW w:w="2110" w:type="dxa"/>
          </w:tcPr>
          <w:p w14:paraId="2B29316C" w14:textId="77777777" w:rsidR="0091681E" w:rsidRPr="008462B9" w:rsidRDefault="0091681E" w:rsidP="00613E98">
            <w:r w:rsidRPr="008462B9">
              <w:t>Secondary Outcome</w:t>
            </w:r>
          </w:p>
        </w:tc>
        <w:tc>
          <w:tcPr>
            <w:tcW w:w="4903" w:type="dxa"/>
          </w:tcPr>
          <w:p w14:paraId="6659CEBA" w14:textId="77777777" w:rsidR="0091681E" w:rsidRPr="008462B9" w:rsidRDefault="0091681E" w:rsidP="00613E98">
            <w:r w:rsidRPr="008462B9">
              <w:rPr>
                <w:shd w:val="clear" w:color="auto" w:fill="FFFFFF"/>
              </w:rPr>
              <w:t>Resting-state connectivity will be examined throughout the whole brain and specific seeded regions including the dorsolateral prefrontal cortex (DLPFC), angular gyrus, and cingulate gyrus.</w:t>
            </w:r>
          </w:p>
        </w:tc>
      </w:tr>
      <w:tr w:rsidR="0091681E" w:rsidRPr="008462B9" w14:paraId="34817BC4" w14:textId="77777777" w:rsidTr="004528F0">
        <w:tc>
          <w:tcPr>
            <w:tcW w:w="2252" w:type="dxa"/>
          </w:tcPr>
          <w:p w14:paraId="65A21F81" w14:textId="77777777" w:rsidR="0091681E" w:rsidRPr="008462B9" w:rsidRDefault="0091681E" w:rsidP="00613E98">
            <w:r w:rsidRPr="008462B9">
              <w:t>Cardiovagal Baroreflex Sensitivity (cBRS)</w:t>
            </w:r>
          </w:p>
        </w:tc>
        <w:tc>
          <w:tcPr>
            <w:tcW w:w="2110" w:type="dxa"/>
          </w:tcPr>
          <w:p w14:paraId="179F8E1A" w14:textId="77777777" w:rsidR="0091681E" w:rsidRPr="008462B9" w:rsidRDefault="0091681E" w:rsidP="00613E98">
            <w:r w:rsidRPr="008462B9">
              <w:t>Secondary Outcome</w:t>
            </w:r>
          </w:p>
        </w:tc>
        <w:tc>
          <w:tcPr>
            <w:tcW w:w="4903" w:type="dxa"/>
          </w:tcPr>
          <w:p w14:paraId="5F1B470C" w14:textId="77777777" w:rsidR="0091681E" w:rsidRPr="008462B9" w:rsidRDefault="0091681E" w:rsidP="00613E98">
            <w:r w:rsidRPr="008462B9">
              <w:rPr>
                <w:rStyle w:val="apple-converted-space"/>
                <w:rFonts w:eastAsiaTheme="majorEastAsia"/>
                <w:b/>
                <w:bCs/>
              </w:rPr>
              <w:t> </w:t>
            </w:r>
            <w:r w:rsidRPr="008462B9">
              <w:rPr>
                <w:rStyle w:val="ng-star-inserted"/>
                <w:rFonts w:eastAsiaTheme="majorEastAsia"/>
              </w:rPr>
              <w:t>Spontaneous cardiovagal baroreflex sensitivity (cBRS) will be collected over the last 5 minutes before the CPT. Baroreflex sequences of 4 consecutive cardiac cycles will be captured using WinCPRS software, for which directional changes in the R-R interval and corresponding systolic blood pressure will be identified. Sequences will be detected when changes in systolic blood pressure are ≥1mmHg and the variation in R-R interval is ≥5miliseconds. Only sequences with an R2 ≥0.85 will be deemed acceptable. The mean of the regression slope will be calculated as the cBRS gain and used for analysis</w:t>
            </w:r>
          </w:p>
        </w:tc>
      </w:tr>
      <w:tr w:rsidR="0091681E" w:rsidRPr="008462B9" w14:paraId="4103DD5D" w14:textId="77777777" w:rsidTr="004528F0">
        <w:tc>
          <w:tcPr>
            <w:tcW w:w="2252" w:type="dxa"/>
          </w:tcPr>
          <w:p w14:paraId="6675D0F6" w14:textId="77777777" w:rsidR="0091681E" w:rsidRPr="008462B9" w:rsidRDefault="0091681E" w:rsidP="00613E98">
            <w:r w:rsidRPr="008462B9">
              <w:t>Heart Rate Variability (HRV)</w:t>
            </w:r>
          </w:p>
        </w:tc>
        <w:tc>
          <w:tcPr>
            <w:tcW w:w="2110" w:type="dxa"/>
          </w:tcPr>
          <w:p w14:paraId="50DE6780" w14:textId="77777777" w:rsidR="0091681E" w:rsidRPr="008462B9" w:rsidRDefault="0091681E" w:rsidP="00613E98">
            <w:r w:rsidRPr="008462B9">
              <w:t>Secondary Outcome</w:t>
            </w:r>
          </w:p>
        </w:tc>
        <w:tc>
          <w:tcPr>
            <w:tcW w:w="4903" w:type="dxa"/>
          </w:tcPr>
          <w:p w14:paraId="7F35762F" w14:textId="77777777" w:rsidR="0091681E" w:rsidRPr="008462B9" w:rsidRDefault="0091681E" w:rsidP="00613E98">
            <w:r w:rsidRPr="008462B9">
              <w:rPr>
                <w:shd w:val="clear" w:color="auto" w:fill="FFFFFF"/>
              </w:rPr>
              <w:t xml:space="preserve">Leading up to and during the cold pressor test (CPT) heart rate will be monitored via 3-lead </w:t>
            </w:r>
            <w:r w:rsidRPr="008462B9">
              <w:rPr>
                <w:shd w:val="clear" w:color="auto" w:fill="FFFFFF"/>
              </w:rPr>
              <w:lastRenderedPageBreak/>
              <w:t>ECG. Resting-state heart rate variability and spontaneous cardiovagal baroreflex sensitivity (cBRS) will be monitored over the last 5 minutes before the CPT. Using the R-R interval data collected from the ECG recordings during 5 minutes of paced breathing, time domain analyses will be performed to estimate overall heart rate variability and provide insight into cardiac parasympathetic activity.</w:t>
            </w:r>
          </w:p>
        </w:tc>
      </w:tr>
      <w:tr w:rsidR="0091681E" w:rsidRPr="008462B9" w14:paraId="0B09819D" w14:textId="77777777" w:rsidTr="004528F0">
        <w:tc>
          <w:tcPr>
            <w:tcW w:w="2252" w:type="dxa"/>
          </w:tcPr>
          <w:p w14:paraId="4C500F07" w14:textId="77777777" w:rsidR="0091681E" w:rsidRPr="008462B9" w:rsidRDefault="0091681E" w:rsidP="00613E98">
            <w:r w:rsidRPr="008462B9">
              <w:lastRenderedPageBreak/>
              <w:t>Cognition</w:t>
            </w:r>
          </w:p>
        </w:tc>
        <w:tc>
          <w:tcPr>
            <w:tcW w:w="2110" w:type="dxa"/>
          </w:tcPr>
          <w:p w14:paraId="365D5C01" w14:textId="77777777" w:rsidR="0091681E" w:rsidRPr="008462B9" w:rsidRDefault="0091681E" w:rsidP="00613E98">
            <w:r w:rsidRPr="008462B9">
              <w:t>Secondary Outcome</w:t>
            </w:r>
          </w:p>
        </w:tc>
        <w:tc>
          <w:tcPr>
            <w:tcW w:w="4903" w:type="dxa"/>
          </w:tcPr>
          <w:p w14:paraId="369F71BF" w14:textId="244EAAD3" w:rsidR="0091681E" w:rsidRPr="008462B9" w:rsidRDefault="0091681E" w:rsidP="00613E98">
            <w:r w:rsidRPr="008462B9">
              <w:rPr>
                <w:rStyle w:val="ng-star-inserted"/>
                <w:rFonts w:eastAsiaTheme="majorEastAsia"/>
              </w:rPr>
              <w:t xml:space="preserve">Cognitive function will be measured using the NIH Toolbox Cognition Battery, which has excellent reliability and validity to measure cognition in young </w:t>
            </w:r>
            <w:r w:rsidR="00304ED9" w:rsidRPr="008462B9">
              <w:rPr>
                <w:rStyle w:val="ng-star-inserted"/>
                <w:rFonts w:eastAsiaTheme="majorEastAsia"/>
              </w:rPr>
              <w:t>adults and</w:t>
            </w:r>
            <w:r w:rsidRPr="008462B9">
              <w:rPr>
                <w:rStyle w:val="ng-star-inserted"/>
                <w:rFonts w:eastAsiaTheme="majorEastAsia"/>
              </w:rPr>
              <w:t xml:space="preserve"> has construct validity among those with TBI. Multiple forms will minimize learning effects. This battery examines 5 cognitive domains (executive function, episodic memory, language, working memory, and processing speed) and takes 20 minutes to complete on a tablet.</w:t>
            </w:r>
          </w:p>
          <w:p w14:paraId="1DDB8EFF" w14:textId="77777777" w:rsidR="0091681E" w:rsidRPr="008462B9" w:rsidRDefault="0091681E" w:rsidP="00613E98"/>
        </w:tc>
      </w:tr>
      <w:tr w:rsidR="0091681E" w:rsidRPr="008462B9" w14:paraId="445264C1" w14:textId="77777777" w:rsidTr="004528F0">
        <w:tc>
          <w:tcPr>
            <w:tcW w:w="2252" w:type="dxa"/>
          </w:tcPr>
          <w:p w14:paraId="06BE27A0" w14:textId="77777777" w:rsidR="0091681E" w:rsidRPr="008462B9" w:rsidRDefault="0091681E" w:rsidP="00613E98">
            <w:r w:rsidRPr="008462B9">
              <w:rPr>
                <w:bCs/>
                <w:color w:val="000000" w:themeColor="text1"/>
              </w:rPr>
              <w:t>Cerebral blood flow (</w:t>
            </w:r>
            <w:r w:rsidRPr="008462B9">
              <w:t>CBF)</w:t>
            </w:r>
          </w:p>
        </w:tc>
        <w:tc>
          <w:tcPr>
            <w:tcW w:w="2110" w:type="dxa"/>
          </w:tcPr>
          <w:p w14:paraId="4802D275" w14:textId="77777777" w:rsidR="0091681E" w:rsidRPr="008462B9" w:rsidRDefault="0091681E" w:rsidP="00613E98">
            <w:r w:rsidRPr="008462B9">
              <w:t>Secondary Outcome</w:t>
            </w:r>
          </w:p>
        </w:tc>
        <w:tc>
          <w:tcPr>
            <w:tcW w:w="4903" w:type="dxa"/>
          </w:tcPr>
          <w:p w14:paraId="2F50A839" w14:textId="77777777" w:rsidR="0091681E" w:rsidRPr="008462B9" w:rsidRDefault="0091681E" w:rsidP="00613E98">
            <w:r w:rsidRPr="008462B9">
              <w:rPr>
                <w:shd w:val="clear" w:color="auto" w:fill="FFFFFF"/>
              </w:rPr>
              <w:t>Perfusion imaging will be acquired to examine cerebral blood flow.</w:t>
            </w:r>
          </w:p>
        </w:tc>
      </w:tr>
      <w:tr w:rsidR="0091681E" w:rsidRPr="008462B9" w14:paraId="5773C29E" w14:textId="77777777" w:rsidTr="004528F0">
        <w:tc>
          <w:tcPr>
            <w:tcW w:w="2252" w:type="dxa"/>
          </w:tcPr>
          <w:p w14:paraId="27F015FC" w14:textId="77777777" w:rsidR="0091681E" w:rsidRPr="008462B9" w:rsidRDefault="0091681E" w:rsidP="00613E98">
            <w:r w:rsidRPr="008462B9">
              <w:t>Metabolomics</w:t>
            </w:r>
          </w:p>
        </w:tc>
        <w:tc>
          <w:tcPr>
            <w:tcW w:w="2110" w:type="dxa"/>
          </w:tcPr>
          <w:p w14:paraId="40881E2B" w14:textId="77777777" w:rsidR="0091681E" w:rsidRPr="008462B9" w:rsidRDefault="0091681E" w:rsidP="00613E98">
            <w:r w:rsidRPr="008462B9">
              <w:t>Secondary Outcome</w:t>
            </w:r>
          </w:p>
        </w:tc>
        <w:tc>
          <w:tcPr>
            <w:tcW w:w="4903" w:type="dxa"/>
          </w:tcPr>
          <w:p w14:paraId="40FA253F" w14:textId="77777777" w:rsidR="0091681E" w:rsidRPr="008462B9" w:rsidRDefault="0091681E" w:rsidP="00613E98">
            <w:r w:rsidRPr="008462B9">
              <w:rPr>
                <w:shd w:val="clear" w:color="auto" w:fill="FFFFFF"/>
              </w:rPr>
              <w:t>Mitochondrial respiration related metabolites, including pyruvate, acetyl-CoA, citrate, isocitrate, alpha-ketogluterate, succinyl-CoA, succinate, fumarate, malate, and oxaloacetate will be assessed on blood samples. The aggregation of all metabolomic data will provide a comprehensive overview of the homeostasis of the participant following repetitive head injury.</w:t>
            </w:r>
          </w:p>
        </w:tc>
      </w:tr>
      <w:tr w:rsidR="0091681E" w:rsidRPr="008462B9" w14:paraId="3C65CD7F" w14:textId="77777777" w:rsidTr="004528F0">
        <w:tc>
          <w:tcPr>
            <w:tcW w:w="2252" w:type="dxa"/>
          </w:tcPr>
          <w:p w14:paraId="0EFE1459" w14:textId="77777777" w:rsidR="0091681E" w:rsidRPr="008462B9" w:rsidRDefault="0091681E" w:rsidP="00613E98">
            <w:r w:rsidRPr="008462B9">
              <w:t>Quantitative Susceptibility Mapping (QSM)</w:t>
            </w:r>
          </w:p>
        </w:tc>
        <w:tc>
          <w:tcPr>
            <w:tcW w:w="2110" w:type="dxa"/>
          </w:tcPr>
          <w:p w14:paraId="445F51DB" w14:textId="77777777" w:rsidR="0091681E" w:rsidRPr="008462B9" w:rsidRDefault="0091681E" w:rsidP="00613E98">
            <w:r w:rsidRPr="008462B9">
              <w:t>Secondary Outcome</w:t>
            </w:r>
          </w:p>
        </w:tc>
        <w:tc>
          <w:tcPr>
            <w:tcW w:w="4903" w:type="dxa"/>
          </w:tcPr>
          <w:p w14:paraId="17D408E4" w14:textId="77777777" w:rsidR="0091681E" w:rsidRPr="008462B9" w:rsidRDefault="0091681E" w:rsidP="00613E98">
            <w:r w:rsidRPr="008462B9">
              <w:rPr>
                <w:shd w:val="clear" w:color="auto" w:fill="FFFFFF"/>
              </w:rPr>
              <w:t>Quantitative Susceptibility Mapping of whole brain, as well as regions of interest analysis, will be conducted to inspect the tissue and brain architectural response to head impacts and omega-3 fatty acid supplementation.</w:t>
            </w:r>
          </w:p>
        </w:tc>
      </w:tr>
      <w:tr w:rsidR="0091681E" w:rsidRPr="008462B9" w14:paraId="1F4559CE" w14:textId="77777777" w:rsidTr="003D241E">
        <w:tc>
          <w:tcPr>
            <w:tcW w:w="2252" w:type="dxa"/>
          </w:tcPr>
          <w:p w14:paraId="28896398" w14:textId="77777777" w:rsidR="0091681E" w:rsidRPr="008462B9" w:rsidRDefault="0091681E" w:rsidP="00613E98">
            <w:r w:rsidRPr="008462B9">
              <w:t>Genetic Markers</w:t>
            </w:r>
          </w:p>
        </w:tc>
        <w:tc>
          <w:tcPr>
            <w:tcW w:w="2110" w:type="dxa"/>
            <w:shd w:val="clear" w:color="auto" w:fill="auto"/>
          </w:tcPr>
          <w:p w14:paraId="39BE8B9F" w14:textId="7D6422E7" w:rsidR="0091681E" w:rsidRPr="008462B9" w:rsidRDefault="003D241E" w:rsidP="00613E98">
            <w:pPr>
              <w:rPr>
                <w:highlight w:val="yellow"/>
              </w:rPr>
            </w:pPr>
            <w:r w:rsidRPr="008462B9">
              <w:t>Exploratory Outcome</w:t>
            </w:r>
          </w:p>
        </w:tc>
        <w:tc>
          <w:tcPr>
            <w:tcW w:w="4903" w:type="dxa"/>
          </w:tcPr>
          <w:p w14:paraId="5DFF1E96" w14:textId="77777777" w:rsidR="0091681E" w:rsidRPr="008462B9" w:rsidRDefault="0091681E" w:rsidP="00613E98">
            <w:r w:rsidRPr="008462B9">
              <w:rPr>
                <w:shd w:val="clear" w:color="auto" w:fill="FFFFFF"/>
              </w:rPr>
              <w:t>Several genetic markers that are known to associate with brain vulnerability will be assessed and regressed against our outcome measures. These genetic markers include, but not limited to, DARC, APOE, KIAA0319, BDNF, TPH2, COMT. Each marker will be compared to the other outcome measures to understand the full effect of the intervention on the genetic markers as a whole.</w:t>
            </w:r>
          </w:p>
        </w:tc>
      </w:tr>
      <w:tr w:rsidR="0091681E" w:rsidRPr="008462B9" w14:paraId="4F527812" w14:textId="77777777" w:rsidTr="004528F0">
        <w:tc>
          <w:tcPr>
            <w:tcW w:w="2252" w:type="dxa"/>
          </w:tcPr>
          <w:p w14:paraId="4292EA3C" w14:textId="77777777" w:rsidR="0091681E" w:rsidRPr="008462B9" w:rsidRDefault="0091681E" w:rsidP="00613E98">
            <w:r w:rsidRPr="008462B9">
              <w:lastRenderedPageBreak/>
              <w:t>ADHD</w:t>
            </w:r>
          </w:p>
        </w:tc>
        <w:tc>
          <w:tcPr>
            <w:tcW w:w="2110" w:type="dxa"/>
          </w:tcPr>
          <w:p w14:paraId="1930D4B1" w14:textId="7AB3D35E" w:rsidR="0091681E" w:rsidRPr="008462B9" w:rsidRDefault="0091681E" w:rsidP="00613E98">
            <w:r w:rsidRPr="008462B9">
              <w:t>Exploratory</w:t>
            </w:r>
            <w:r w:rsidR="003D241E">
              <w:t xml:space="preserve"> </w:t>
            </w:r>
            <w:r w:rsidRPr="008462B9">
              <w:t>Outcome</w:t>
            </w:r>
          </w:p>
        </w:tc>
        <w:tc>
          <w:tcPr>
            <w:tcW w:w="4903" w:type="dxa"/>
          </w:tcPr>
          <w:p w14:paraId="015C5C6D" w14:textId="77777777" w:rsidR="0091681E" w:rsidRPr="008462B9" w:rsidRDefault="0091681E" w:rsidP="00613E98">
            <w:r w:rsidRPr="008462B9">
              <w:rPr>
                <w:shd w:val="clear" w:color="auto" w:fill="FFFFFF"/>
              </w:rPr>
              <w:t>Participants who meet criteria for ADHD diagnosis will be analyzed to address the interactive effects of DHA+EPA and head impacts in ADHD.</w:t>
            </w:r>
          </w:p>
        </w:tc>
      </w:tr>
    </w:tbl>
    <w:p w14:paraId="41FC41D1" w14:textId="77777777" w:rsidR="003D241E" w:rsidRDefault="003D241E" w:rsidP="00FE4C0B">
      <w:pPr>
        <w:spacing w:line="480" w:lineRule="auto"/>
        <w:rPr>
          <w:b/>
          <w:bCs/>
          <w:sz w:val="28"/>
          <w:szCs w:val="28"/>
        </w:rPr>
      </w:pPr>
    </w:p>
    <w:p w14:paraId="3D3463B6" w14:textId="0BE742D9" w:rsidR="006567F9" w:rsidRPr="002E0816" w:rsidRDefault="006567F9" w:rsidP="00FE4C0B">
      <w:pPr>
        <w:spacing w:line="480" w:lineRule="auto"/>
        <w:rPr>
          <w:b/>
          <w:bCs/>
          <w:sz w:val="28"/>
          <w:szCs w:val="28"/>
        </w:rPr>
      </w:pPr>
      <w:r w:rsidRPr="002E0816">
        <w:rPr>
          <w:b/>
          <w:bCs/>
          <w:sz w:val="28"/>
          <w:szCs w:val="28"/>
        </w:rPr>
        <w:t>Methods</w:t>
      </w:r>
    </w:p>
    <w:p w14:paraId="563464E2" w14:textId="02E54130" w:rsidR="00927F97" w:rsidRPr="002E0816" w:rsidRDefault="00927F97" w:rsidP="00927F97">
      <w:pPr>
        <w:spacing w:line="480" w:lineRule="auto"/>
        <w:rPr>
          <w:b/>
          <w:bCs/>
        </w:rPr>
      </w:pPr>
      <w:r w:rsidRPr="002E0816">
        <w:rPr>
          <w:b/>
          <w:bCs/>
        </w:rPr>
        <w:t>Subjects</w:t>
      </w:r>
    </w:p>
    <w:p w14:paraId="353273D4" w14:textId="061B42E8" w:rsidR="00B63F07" w:rsidRDefault="00927F97" w:rsidP="00D54B3A">
      <w:pPr>
        <w:pStyle w:val="BodyText"/>
        <w:spacing w:line="480" w:lineRule="auto"/>
        <w:ind w:firstLine="720"/>
        <w:rPr>
          <w:rFonts w:ascii="Times New Roman" w:hAnsi="Times New Roman" w:cs="Times New Roman"/>
          <w:sz w:val="24"/>
          <w:szCs w:val="24"/>
        </w:rPr>
      </w:pPr>
      <w:r w:rsidRPr="002E0816">
        <w:rPr>
          <w:rFonts w:ascii="Times New Roman" w:hAnsi="Times New Roman" w:cs="Times New Roman"/>
          <w:sz w:val="24"/>
          <w:szCs w:val="24"/>
        </w:rPr>
        <w:t>This study will include 208 participants</w:t>
      </w:r>
      <w:r w:rsidR="001810D0" w:rsidRPr="002E0816">
        <w:rPr>
          <w:rFonts w:ascii="Times New Roman" w:hAnsi="Times New Roman" w:cs="Times New Roman"/>
          <w:sz w:val="24"/>
          <w:szCs w:val="24"/>
        </w:rPr>
        <w:t xml:space="preserve">, who are between </w:t>
      </w:r>
      <w:r w:rsidRPr="002E0816">
        <w:rPr>
          <w:rFonts w:ascii="Times New Roman" w:hAnsi="Times New Roman" w:cs="Times New Roman"/>
          <w:sz w:val="24"/>
          <w:szCs w:val="24"/>
        </w:rPr>
        <w:t>18</w:t>
      </w:r>
      <w:r w:rsidR="001810D0" w:rsidRPr="002E0816">
        <w:rPr>
          <w:rFonts w:ascii="Times New Roman" w:hAnsi="Times New Roman" w:cs="Times New Roman"/>
          <w:sz w:val="24"/>
          <w:szCs w:val="24"/>
        </w:rPr>
        <w:t xml:space="preserve"> and </w:t>
      </w:r>
      <w:r w:rsidRPr="002E0816">
        <w:rPr>
          <w:rFonts w:ascii="Times New Roman" w:hAnsi="Times New Roman" w:cs="Times New Roman"/>
          <w:sz w:val="24"/>
          <w:szCs w:val="24"/>
        </w:rPr>
        <w:t xml:space="preserve">30 years old </w:t>
      </w:r>
      <w:r w:rsidR="001810D0" w:rsidRPr="002E0816">
        <w:rPr>
          <w:rFonts w:ascii="Times New Roman" w:hAnsi="Times New Roman" w:cs="Times New Roman"/>
          <w:sz w:val="24"/>
          <w:szCs w:val="24"/>
        </w:rPr>
        <w:t xml:space="preserve">and </w:t>
      </w:r>
      <w:r w:rsidRPr="002E0816">
        <w:rPr>
          <w:rFonts w:ascii="Times New Roman" w:hAnsi="Times New Roman" w:cs="Times New Roman"/>
          <w:sz w:val="24"/>
          <w:szCs w:val="24"/>
        </w:rPr>
        <w:t>current or former soccer players with a minimum of five years of soccer heading experience</w:t>
      </w:r>
      <w:r w:rsidR="004F4BC3" w:rsidRPr="002E0816">
        <w:rPr>
          <w:rFonts w:ascii="Times New Roman" w:hAnsi="Times New Roman" w:cs="Times New Roman"/>
          <w:sz w:val="24"/>
          <w:szCs w:val="24"/>
        </w:rPr>
        <w:t xml:space="preserve"> from Indiana University</w:t>
      </w:r>
      <w:r w:rsidRPr="002E0816">
        <w:rPr>
          <w:rFonts w:ascii="Times New Roman" w:hAnsi="Times New Roman" w:cs="Times New Roman"/>
          <w:sz w:val="24"/>
          <w:szCs w:val="24"/>
        </w:rPr>
        <w:t>.</w:t>
      </w:r>
      <w:r w:rsidR="0091681E">
        <w:rPr>
          <w:rFonts w:ascii="Times New Roman" w:hAnsi="Times New Roman" w:cs="Times New Roman"/>
          <w:sz w:val="24"/>
          <w:szCs w:val="24"/>
        </w:rPr>
        <w:t xml:space="preserve"> </w:t>
      </w:r>
      <w:r w:rsidR="00322615">
        <w:rPr>
          <w:rFonts w:ascii="Times New Roman" w:hAnsi="Times New Roman" w:cs="Times New Roman"/>
          <w:sz w:val="24"/>
          <w:szCs w:val="24"/>
        </w:rPr>
        <w:t>The recruitment is anticipated to start in March 2025</w:t>
      </w:r>
      <w:r w:rsidR="007F3923">
        <w:rPr>
          <w:rFonts w:ascii="Times New Roman" w:hAnsi="Times New Roman" w:cs="Times New Roman"/>
          <w:sz w:val="24"/>
          <w:szCs w:val="24"/>
        </w:rPr>
        <w:t xml:space="preserve"> until </w:t>
      </w:r>
      <w:r w:rsidR="00B63F07">
        <w:rPr>
          <w:rFonts w:ascii="Times New Roman" w:hAnsi="Times New Roman" w:cs="Times New Roman"/>
          <w:sz w:val="24"/>
          <w:szCs w:val="24"/>
        </w:rPr>
        <w:t>March</w:t>
      </w:r>
      <w:r w:rsidR="003433A2">
        <w:rPr>
          <w:rFonts w:ascii="Times New Roman" w:hAnsi="Times New Roman" w:cs="Times New Roman"/>
          <w:sz w:val="24"/>
          <w:szCs w:val="24"/>
        </w:rPr>
        <w:t xml:space="preserve"> </w:t>
      </w:r>
      <w:r w:rsidR="00251187">
        <w:rPr>
          <w:rFonts w:ascii="Times New Roman" w:hAnsi="Times New Roman" w:cs="Times New Roman"/>
          <w:sz w:val="24"/>
          <w:szCs w:val="24"/>
        </w:rPr>
        <w:t>2028</w:t>
      </w:r>
      <w:r w:rsidR="003433A2">
        <w:rPr>
          <w:rFonts w:ascii="Times New Roman" w:hAnsi="Times New Roman" w:cs="Times New Roman"/>
          <w:sz w:val="24"/>
          <w:szCs w:val="24"/>
        </w:rPr>
        <w:t>, and all data collection is expected to finish by J</w:t>
      </w:r>
      <w:r w:rsidR="00B63F07">
        <w:rPr>
          <w:rFonts w:ascii="Times New Roman" w:hAnsi="Times New Roman" w:cs="Times New Roman"/>
          <w:sz w:val="24"/>
          <w:szCs w:val="24"/>
        </w:rPr>
        <w:t>uly</w:t>
      </w:r>
      <w:r w:rsidR="003433A2">
        <w:rPr>
          <w:rFonts w:ascii="Times New Roman" w:hAnsi="Times New Roman" w:cs="Times New Roman"/>
          <w:sz w:val="24"/>
          <w:szCs w:val="24"/>
        </w:rPr>
        <w:t xml:space="preserve"> 202</w:t>
      </w:r>
      <w:r w:rsidR="00B63F07">
        <w:rPr>
          <w:rFonts w:ascii="Times New Roman" w:hAnsi="Times New Roman" w:cs="Times New Roman"/>
          <w:sz w:val="24"/>
          <w:szCs w:val="24"/>
        </w:rPr>
        <w:t>8</w:t>
      </w:r>
      <w:r w:rsidR="003433A2">
        <w:rPr>
          <w:rFonts w:ascii="Times New Roman" w:hAnsi="Times New Roman" w:cs="Times New Roman"/>
          <w:sz w:val="24"/>
          <w:szCs w:val="24"/>
        </w:rPr>
        <w:t xml:space="preserve">. </w:t>
      </w:r>
      <w:r w:rsidR="00B63F07">
        <w:rPr>
          <w:rFonts w:ascii="Times New Roman" w:hAnsi="Times New Roman" w:cs="Times New Roman"/>
          <w:sz w:val="24"/>
          <w:szCs w:val="24"/>
        </w:rPr>
        <w:t xml:space="preserve">Primary analyses will </w:t>
      </w:r>
      <w:r w:rsidR="00D54B3A">
        <w:rPr>
          <w:rFonts w:ascii="Times New Roman" w:hAnsi="Times New Roman" w:cs="Times New Roman"/>
          <w:sz w:val="24"/>
          <w:szCs w:val="24"/>
        </w:rPr>
        <w:t>finish by June 2029.</w:t>
      </w:r>
    </w:p>
    <w:p w14:paraId="23C61E91" w14:textId="2607B9D8" w:rsidR="00EC29A0" w:rsidRDefault="0091681E" w:rsidP="00322615">
      <w:pPr>
        <w:pStyle w:val="BodyT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rticipants will be screened using the inclusion and exclusion criteria in Table </w:t>
      </w:r>
      <w:r w:rsidR="003D241E">
        <w:rPr>
          <w:rFonts w:ascii="Times New Roman" w:hAnsi="Times New Roman" w:cs="Times New Roman"/>
          <w:sz w:val="24"/>
          <w:szCs w:val="24"/>
        </w:rPr>
        <w:t>2</w:t>
      </w:r>
      <w:r>
        <w:rPr>
          <w:rFonts w:ascii="Times New Roman" w:hAnsi="Times New Roman" w:cs="Times New Roman"/>
          <w:sz w:val="24"/>
          <w:szCs w:val="24"/>
        </w:rPr>
        <w:t xml:space="preserve">. </w:t>
      </w:r>
      <w:r w:rsidR="00D24F89" w:rsidRPr="002E0816">
        <w:rPr>
          <w:rFonts w:ascii="Times New Roman" w:hAnsi="Times New Roman" w:cs="Times New Roman"/>
          <w:sz w:val="24"/>
          <w:szCs w:val="24"/>
        </w:rPr>
        <w:t xml:space="preserve"> A participant may be withdrawn from the research without his/her consent if, they come to any session with intoxication, sustained head injury (e.g., concussion) during the study duration, exhibit any sign or action of violent behavior or verbal abuse toward research personnel. </w:t>
      </w:r>
      <w:r w:rsidR="008F04A7">
        <w:rPr>
          <w:rFonts w:ascii="Times New Roman" w:hAnsi="Times New Roman" w:cs="Times New Roman"/>
          <w:sz w:val="24"/>
          <w:szCs w:val="24"/>
        </w:rPr>
        <w:t>The Indiana University’s Institutional Review Board has approved the study protocol (#</w:t>
      </w:r>
      <w:r w:rsidR="00A22D5D" w:rsidRPr="00A22D5D">
        <w:rPr>
          <w:rFonts w:ascii="Times New Roman" w:hAnsi="Times New Roman" w:cs="Times New Roman"/>
          <w:sz w:val="24"/>
          <w:szCs w:val="24"/>
        </w:rPr>
        <w:t>21334</w:t>
      </w:r>
      <w:r w:rsidR="00A22D5D">
        <w:rPr>
          <w:rFonts w:ascii="Times New Roman" w:hAnsi="Times New Roman" w:cs="Times New Roman"/>
          <w:sz w:val="24"/>
          <w:szCs w:val="24"/>
        </w:rPr>
        <w:t xml:space="preserve">) on </w:t>
      </w:r>
      <w:r w:rsidR="0049605D">
        <w:rPr>
          <w:rFonts w:ascii="Times New Roman" w:hAnsi="Times New Roman" w:cs="Times New Roman"/>
          <w:sz w:val="24"/>
          <w:szCs w:val="24"/>
        </w:rPr>
        <w:t>December 23, 2023.</w:t>
      </w:r>
    </w:p>
    <w:p w14:paraId="6206A518" w14:textId="70F837AF" w:rsidR="0091681E" w:rsidRPr="008462B9" w:rsidRDefault="0091681E" w:rsidP="0091681E">
      <w:pPr>
        <w:rPr>
          <w:b/>
          <w:bCs/>
        </w:rPr>
      </w:pPr>
      <w:r w:rsidRPr="008462B9">
        <w:rPr>
          <w:b/>
          <w:bCs/>
        </w:rPr>
        <w:t xml:space="preserve">Table </w:t>
      </w:r>
      <w:r w:rsidR="003D241E">
        <w:rPr>
          <w:b/>
          <w:bCs/>
        </w:rPr>
        <w:t>2</w:t>
      </w:r>
      <w:r w:rsidRPr="008462B9">
        <w:rPr>
          <w:b/>
          <w:bCs/>
        </w:rPr>
        <w:t xml:space="preserve">. Inclusion and exclusion criteria. </w:t>
      </w:r>
    </w:p>
    <w:p w14:paraId="33F86488" w14:textId="77777777" w:rsidR="0091681E" w:rsidRPr="008462B9" w:rsidRDefault="0091681E" w:rsidP="0091681E">
      <w:pPr>
        <w:pBdr>
          <w:top w:val="single" w:sz="4" w:space="1" w:color="auto"/>
          <w:bottom w:val="single" w:sz="4" w:space="1" w:color="auto"/>
        </w:pBdr>
        <w:rPr>
          <w:b/>
          <w:bCs/>
        </w:rPr>
      </w:pPr>
      <w:r w:rsidRPr="008462B9">
        <w:rPr>
          <w:b/>
          <w:bCs/>
        </w:rPr>
        <w:t>Inclusion Criteria</w:t>
      </w:r>
    </w:p>
    <w:p w14:paraId="5B3594F0" w14:textId="77777777" w:rsidR="0091681E" w:rsidRPr="008462B9" w:rsidRDefault="0091681E" w:rsidP="0091681E">
      <w:pPr>
        <w:pStyle w:val="ListParagraph"/>
        <w:numPr>
          <w:ilvl w:val="0"/>
          <w:numId w:val="13"/>
        </w:numPr>
        <w:spacing w:after="160" w:line="278" w:lineRule="auto"/>
      </w:pPr>
      <w:r w:rsidRPr="008462B9">
        <w:t>18-30 years of age</w:t>
      </w:r>
    </w:p>
    <w:p w14:paraId="319FABBB" w14:textId="77777777" w:rsidR="0091681E" w:rsidRPr="008462B9" w:rsidRDefault="0091681E" w:rsidP="0091681E">
      <w:pPr>
        <w:pStyle w:val="ListParagraph"/>
        <w:numPr>
          <w:ilvl w:val="0"/>
          <w:numId w:val="13"/>
        </w:numPr>
        <w:spacing w:after="160" w:line="278" w:lineRule="auto"/>
      </w:pPr>
      <w:r w:rsidRPr="008462B9">
        <w:t>Current or former member of a collegiate, club, or professional soccer team</w:t>
      </w:r>
    </w:p>
    <w:p w14:paraId="558BF807" w14:textId="77777777" w:rsidR="0091681E" w:rsidRPr="008462B9" w:rsidRDefault="0091681E" w:rsidP="0091681E">
      <w:pPr>
        <w:pStyle w:val="ListParagraph"/>
        <w:numPr>
          <w:ilvl w:val="0"/>
          <w:numId w:val="13"/>
        </w:numPr>
        <w:spacing w:after="160" w:line="278" w:lineRule="auto"/>
      </w:pPr>
      <w:r w:rsidRPr="008462B9">
        <w:t xml:space="preserve">Have 5+ years of soccer heading experience </w:t>
      </w:r>
    </w:p>
    <w:p w14:paraId="75B70F3D" w14:textId="77777777" w:rsidR="0091681E" w:rsidRPr="008462B9" w:rsidRDefault="0091681E" w:rsidP="0091681E">
      <w:pPr>
        <w:pBdr>
          <w:top w:val="single" w:sz="4" w:space="1" w:color="auto"/>
          <w:bottom w:val="single" w:sz="4" w:space="1" w:color="auto"/>
        </w:pBdr>
        <w:rPr>
          <w:b/>
          <w:bCs/>
        </w:rPr>
      </w:pPr>
      <w:r w:rsidRPr="008462B9">
        <w:rPr>
          <w:b/>
          <w:bCs/>
        </w:rPr>
        <w:t xml:space="preserve">Exclusion Criteria </w:t>
      </w:r>
    </w:p>
    <w:p w14:paraId="0AD08A2E" w14:textId="77777777" w:rsidR="0091681E" w:rsidRPr="008462B9" w:rsidRDefault="0091681E" w:rsidP="0091681E">
      <w:pPr>
        <w:pStyle w:val="ListParagraph"/>
        <w:numPr>
          <w:ilvl w:val="0"/>
          <w:numId w:val="14"/>
        </w:numPr>
        <w:spacing w:after="160" w:line="278" w:lineRule="auto"/>
      </w:pPr>
      <w:r w:rsidRPr="008462B9">
        <w:t>Are currently pregnant</w:t>
      </w:r>
    </w:p>
    <w:p w14:paraId="7D51B34A" w14:textId="77777777" w:rsidR="0091681E" w:rsidRPr="008462B9" w:rsidRDefault="0091681E" w:rsidP="0091681E">
      <w:pPr>
        <w:pStyle w:val="ListParagraph"/>
        <w:numPr>
          <w:ilvl w:val="0"/>
          <w:numId w:val="14"/>
        </w:numPr>
        <w:spacing w:after="160" w:line="278" w:lineRule="auto"/>
      </w:pPr>
      <w:r w:rsidRPr="008462B9">
        <w:t>Have had a head or neck injury within the past 6 months</w:t>
      </w:r>
    </w:p>
    <w:p w14:paraId="42582102" w14:textId="77777777" w:rsidR="0091681E" w:rsidRPr="008462B9" w:rsidRDefault="0091681E" w:rsidP="0091681E">
      <w:pPr>
        <w:pStyle w:val="ListParagraph"/>
        <w:numPr>
          <w:ilvl w:val="0"/>
          <w:numId w:val="14"/>
        </w:numPr>
        <w:spacing w:after="160" w:line="278" w:lineRule="auto"/>
      </w:pPr>
      <w:r w:rsidRPr="008462B9">
        <w:t>Have implanted metal/magnetic devices (e.g., orthodontic braces)</w:t>
      </w:r>
    </w:p>
    <w:p w14:paraId="49F71E9F" w14:textId="77777777" w:rsidR="0091681E" w:rsidRPr="008462B9" w:rsidRDefault="0091681E" w:rsidP="0091681E">
      <w:pPr>
        <w:pStyle w:val="ListParagraph"/>
        <w:numPr>
          <w:ilvl w:val="0"/>
          <w:numId w:val="14"/>
        </w:numPr>
        <w:spacing w:after="160" w:line="278" w:lineRule="auto"/>
      </w:pPr>
      <w:r w:rsidRPr="008462B9">
        <w:t>Diagnosed with autonomic or cardiovascular disease (e.g., hypertension)</w:t>
      </w:r>
    </w:p>
    <w:p w14:paraId="285E8BE3" w14:textId="77777777" w:rsidR="0091681E" w:rsidRPr="008462B9" w:rsidRDefault="0091681E" w:rsidP="0091681E">
      <w:pPr>
        <w:pStyle w:val="ListParagraph"/>
        <w:numPr>
          <w:ilvl w:val="0"/>
          <w:numId w:val="14"/>
        </w:numPr>
        <w:spacing w:after="160" w:line="278" w:lineRule="auto"/>
      </w:pPr>
      <w:r w:rsidRPr="008462B9">
        <w:t>Allergy to fish or shellfish</w:t>
      </w:r>
    </w:p>
    <w:p w14:paraId="4E2939F0" w14:textId="77777777" w:rsidR="0091681E" w:rsidRPr="008462B9" w:rsidRDefault="0091681E" w:rsidP="0091681E">
      <w:pPr>
        <w:pStyle w:val="ListParagraph"/>
        <w:numPr>
          <w:ilvl w:val="0"/>
          <w:numId w:val="14"/>
        </w:numPr>
        <w:spacing w:after="160" w:line="278" w:lineRule="auto"/>
      </w:pPr>
      <w:r w:rsidRPr="008462B9">
        <w:t xml:space="preserve">Consuming omega-3 FA supplements including plant-based (e.g., flaxseed) in the past 3 months </w:t>
      </w:r>
    </w:p>
    <w:p w14:paraId="659C989D" w14:textId="68F4F876" w:rsidR="0091681E" w:rsidRPr="0091681E" w:rsidRDefault="0091681E" w:rsidP="0091681E">
      <w:pPr>
        <w:pStyle w:val="ListParagraph"/>
        <w:numPr>
          <w:ilvl w:val="0"/>
          <w:numId w:val="14"/>
        </w:numPr>
        <w:spacing w:after="160" w:line="278" w:lineRule="auto"/>
      </w:pPr>
      <w:r w:rsidRPr="008462B9">
        <w:lastRenderedPageBreak/>
        <w:t xml:space="preserve">Consume oily fish </w:t>
      </w:r>
      <w:r w:rsidRPr="008462B9">
        <w:rPr>
          <w:color w:val="000000" w:themeColor="text1"/>
        </w:rPr>
        <w:t>(&gt;2 servings/month: salmon, bluefin, swordfish, anchovies)</w:t>
      </w:r>
    </w:p>
    <w:p w14:paraId="4E904B44" w14:textId="77777777" w:rsidR="00C16A0A" w:rsidRPr="002E0816" w:rsidRDefault="00C16A0A" w:rsidP="00FE4C0B">
      <w:pPr>
        <w:spacing w:line="480" w:lineRule="auto"/>
        <w:rPr>
          <w:b/>
          <w:bCs/>
        </w:rPr>
      </w:pPr>
    </w:p>
    <w:p w14:paraId="583F5D5F" w14:textId="4EC74AE0" w:rsidR="00931E3B" w:rsidRPr="002E0816" w:rsidRDefault="00931E3B" w:rsidP="00FE4C0B">
      <w:pPr>
        <w:spacing w:line="480" w:lineRule="auto"/>
        <w:rPr>
          <w:b/>
          <w:bCs/>
        </w:rPr>
      </w:pPr>
      <w:r w:rsidRPr="002E0816">
        <w:rPr>
          <w:b/>
          <w:bCs/>
        </w:rPr>
        <w:t>Protocol Proposal</w:t>
      </w:r>
    </w:p>
    <w:p w14:paraId="3527E637" w14:textId="3DF17DA3" w:rsidR="007365CA" w:rsidRPr="002E0816" w:rsidRDefault="00536760" w:rsidP="00FE4C0B">
      <w:pPr>
        <w:spacing w:line="480" w:lineRule="auto"/>
        <w:rPr>
          <w:b/>
          <w:bCs/>
          <w:i/>
          <w:iCs/>
        </w:rPr>
      </w:pPr>
      <w:r w:rsidRPr="002E0816">
        <w:rPr>
          <w:b/>
          <w:bCs/>
          <w:i/>
          <w:iCs/>
        </w:rPr>
        <w:t>Trial</w:t>
      </w:r>
      <w:r w:rsidR="006567F9" w:rsidRPr="002E0816">
        <w:rPr>
          <w:b/>
          <w:bCs/>
          <w:i/>
          <w:iCs/>
        </w:rPr>
        <w:t xml:space="preserve"> design</w:t>
      </w:r>
    </w:p>
    <w:p w14:paraId="2825AE61" w14:textId="0278DF99" w:rsidR="00A80EEB" w:rsidRPr="002E0816" w:rsidRDefault="007365CA" w:rsidP="00C16A0A">
      <w:pPr>
        <w:spacing w:line="480" w:lineRule="auto"/>
        <w:ind w:firstLine="720"/>
      </w:pPr>
      <w:r w:rsidRPr="002E0816">
        <w:t>This randomized placebo-controlled trial will consist of 2 groups: (1) DHA+EPA and (2) Placebo</w:t>
      </w:r>
      <w:r w:rsidR="00307F11">
        <w:t xml:space="preserve"> (Fig 2).</w:t>
      </w:r>
      <w:r w:rsidRPr="002E0816">
        <w:t xml:space="preserve"> </w:t>
      </w:r>
      <w:r w:rsidR="00D86F64" w:rsidRPr="002E0816">
        <w:t>Written i</w:t>
      </w:r>
      <w:r w:rsidR="006A4861" w:rsidRPr="002E0816">
        <w:t>nformed consent will be obtained</w:t>
      </w:r>
      <w:r w:rsidR="00D86F64" w:rsidRPr="002E0816">
        <w:t xml:space="preserve"> from all participants</w:t>
      </w:r>
      <w:r w:rsidR="006A4861" w:rsidRPr="002E0816">
        <w:t xml:space="preserve"> by the study coordinators. If individuals </w:t>
      </w:r>
      <w:r w:rsidR="00D86F64" w:rsidRPr="002E0816">
        <w:t xml:space="preserve">meet </w:t>
      </w:r>
      <w:r w:rsidR="006A4861" w:rsidRPr="002E0816">
        <w:t xml:space="preserve">inclusion/exclusion criteria, </w:t>
      </w:r>
      <w:r w:rsidR="001C02EB" w:rsidRPr="002E0816">
        <w:t>p</w:t>
      </w:r>
      <w:r w:rsidRPr="002E0816">
        <w:t>re-supplement baseline data</w:t>
      </w:r>
      <w:r w:rsidR="00A60C10" w:rsidRPr="002E0816">
        <w:t xml:space="preserve"> will be gathered,</w:t>
      </w:r>
      <w:r w:rsidRPr="002E0816">
        <w:t xml:space="preserve"> including demographic</w:t>
      </w:r>
      <w:r w:rsidR="00A60C10" w:rsidRPr="002E0816">
        <w:t>s</w:t>
      </w:r>
      <w:r w:rsidRPr="002E0816">
        <w:t xml:space="preserve">, blood spot sample for assessment of omega-3 FA composition, dietary recalls for estimation of antioxidant intake, and symptom checklist. Participants will ingest DHA+EPA or placebo supplements daily throughout the 8-week supplementation phase and the subconcussion intervention phase. Participants in </w:t>
      </w:r>
      <w:r w:rsidR="00A1348C" w:rsidRPr="002E0816">
        <w:t>both</w:t>
      </w:r>
      <w:r w:rsidRPr="002E0816">
        <w:t xml:space="preserve"> groups will be required to ingest the supplement while monitored virtually, via Zoom</w:t>
      </w:r>
      <w:r w:rsidR="00927F97" w:rsidRPr="002E0816">
        <w:t xml:space="preserve"> or Facetime</w:t>
      </w:r>
      <w:r w:rsidRPr="002E0816">
        <w:t xml:space="preserve">. Female participants’ </w:t>
      </w:r>
      <w:r w:rsidR="00DF0F36" w:rsidRPr="002E0816">
        <w:t>menstrual cycle (MC)</w:t>
      </w:r>
      <w:r w:rsidRPr="002E0816">
        <w:t>, as determined by self-report, which will be further validated by salivary progesterone levels</w:t>
      </w:r>
      <w:r w:rsidR="00A60C10" w:rsidRPr="002E0816">
        <w:t xml:space="preserve">, </w:t>
      </w:r>
      <w:r w:rsidRPr="002E0816">
        <w:t>will be monitored during the supplementation phase to determine regular or irregular MC</w:t>
      </w:r>
      <w:r w:rsidR="00A60C10" w:rsidRPr="002E0816">
        <w:t xml:space="preserve"> and MC phases</w:t>
      </w:r>
      <w:r w:rsidRPr="002E0816">
        <w:t xml:space="preserve">. </w:t>
      </w:r>
      <w:r w:rsidR="005E4F9F" w:rsidRPr="002E0816">
        <w:t>During the biweekly visit</w:t>
      </w:r>
      <w:r w:rsidR="00FB54B9" w:rsidRPr="002E0816">
        <w:t>, a blood spot sample will be collected to measure DHA+EPA levels and other FAs in the blood. During the subconcussion intervention phase, participants will be fitted with a wrist-worn Actigraph to monitor their activity/sleep levels.</w:t>
      </w:r>
      <w:r w:rsidR="00A80EEB" w:rsidRPr="002E0816">
        <w:t xml:space="preserve"> The subconcussion intervention will involve performing 20 controlled soccer headings per session. Participants will undergo 2 sessions</w:t>
      </w:r>
      <w:r w:rsidR="006E3F86" w:rsidRPr="002E0816">
        <w:t xml:space="preserve"> </w:t>
      </w:r>
      <w:r w:rsidR="00475470" w:rsidRPr="002E0816">
        <w:t>in a 2-day period</w:t>
      </w:r>
      <w:r w:rsidR="006E3F86" w:rsidRPr="002E0816">
        <w:t>.</w:t>
      </w:r>
      <w:r w:rsidR="00A80EEB" w:rsidRPr="002E0816">
        <w:t xml:space="preserve"> </w:t>
      </w:r>
      <w:r w:rsidR="00475470" w:rsidRPr="002E0816">
        <w:t>Blood sample, MR data, autonomic reactivity, and clinical measures (symptoms, oculomotor, cognition) will be collected at pre-heading and 24-hour post-1</w:t>
      </w:r>
      <w:r w:rsidR="00475470" w:rsidRPr="002E0816">
        <w:rPr>
          <w:vertAlign w:val="superscript"/>
        </w:rPr>
        <w:t>st</w:t>
      </w:r>
      <w:r w:rsidR="00475470" w:rsidRPr="002E0816">
        <w:t xml:space="preserve"> session, 24-hour post-2</w:t>
      </w:r>
      <w:r w:rsidR="00475470" w:rsidRPr="002E0816">
        <w:rPr>
          <w:vertAlign w:val="superscript"/>
        </w:rPr>
        <w:t>nd</w:t>
      </w:r>
      <w:r w:rsidR="00475470" w:rsidRPr="002E0816">
        <w:t xml:space="preserve"> session, and 7-day post-2</w:t>
      </w:r>
      <w:r w:rsidR="00475470" w:rsidRPr="002E0816">
        <w:rPr>
          <w:vertAlign w:val="superscript"/>
        </w:rPr>
        <w:t>nd</w:t>
      </w:r>
      <w:r w:rsidR="00475470" w:rsidRPr="002E0816">
        <w:t xml:space="preserve"> session.</w:t>
      </w:r>
    </w:p>
    <w:p w14:paraId="34174F77" w14:textId="2B2B9232" w:rsidR="007365CA" w:rsidRPr="002E0816" w:rsidRDefault="00DF0F36" w:rsidP="00C16A0A">
      <w:pPr>
        <w:spacing w:line="480" w:lineRule="auto"/>
        <w:ind w:firstLine="720"/>
      </w:pPr>
      <w:r w:rsidRPr="002E0816">
        <w:t xml:space="preserve"> </w:t>
      </w:r>
    </w:p>
    <w:p w14:paraId="2CFC385C" w14:textId="77777777" w:rsidR="001F357D" w:rsidRPr="002E0816" w:rsidRDefault="001F357D" w:rsidP="001F357D">
      <w:pPr>
        <w:spacing w:line="480" w:lineRule="auto"/>
        <w:rPr>
          <w:b/>
          <w:bCs/>
        </w:rPr>
      </w:pPr>
      <w:r w:rsidRPr="002E0816">
        <w:rPr>
          <w:b/>
          <w:bCs/>
        </w:rPr>
        <w:t>Randomization and blinding</w:t>
      </w:r>
    </w:p>
    <w:p w14:paraId="4AF826FB" w14:textId="7FDC86F9" w:rsidR="001F357D" w:rsidRPr="002E0816" w:rsidRDefault="00E30839" w:rsidP="00221D41">
      <w:pPr>
        <w:spacing w:line="480" w:lineRule="auto"/>
        <w:ind w:firstLine="720"/>
      </w:pPr>
      <w:r w:rsidRPr="002E0816">
        <w:lastRenderedPageBreak/>
        <w:t>U</w:t>
      </w:r>
      <w:r w:rsidR="001F357D" w:rsidRPr="002E0816">
        <w:t xml:space="preserve">sing the </w:t>
      </w:r>
      <w:r w:rsidR="001F357D" w:rsidRPr="002E0816">
        <w:rPr>
          <w:i/>
          <w:iCs/>
        </w:rPr>
        <w:t>R</w:t>
      </w:r>
      <w:r w:rsidR="001F357D" w:rsidRPr="002E0816">
        <w:t xml:space="preserve"> randomization function</w:t>
      </w:r>
      <w:r w:rsidR="001F357D" w:rsidRPr="002E0816">
        <w:rPr>
          <w:i/>
        </w:rPr>
        <w:t xml:space="preserve">, </w:t>
      </w:r>
      <w:r w:rsidR="001F357D" w:rsidRPr="002E0816">
        <w:t xml:space="preserve">randomly stratified IDs that correspond to study groups will be generated. Randomly stratified sequentially numbered IDs will be placed in sealed envelopes by a </w:t>
      </w:r>
      <w:r w:rsidRPr="002E0816">
        <w:t xml:space="preserve">blinded </w:t>
      </w:r>
      <w:r w:rsidR="001F357D" w:rsidRPr="002E0816">
        <w:t xml:space="preserve">statistician, and containers of identical appearance will be prepared by </w:t>
      </w:r>
      <w:r w:rsidR="009D2169" w:rsidRPr="002E0816">
        <w:t xml:space="preserve">a </w:t>
      </w:r>
      <w:r w:rsidR="001F357D" w:rsidRPr="002E0816">
        <w:t>study coordinator, who will oversee the allocation of correct supplementation</w:t>
      </w:r>
      <w:r w:rsidR="009D2169" w:rsidRPr="002E0816">
        <w:t>.</w:t>
      </w:r>
      <w:r w:rsidR="001F357D" w:rsidRPr="002E0816">
        <w:t xml:space="preserve"> Participants will be blinded to their group assignment. For participants with a vegetarian diet, they will be nonrandomly assigned equally to each group. </w:t>
      </w:r>
    </w:p>
    <w:p w14:paraId="49429343" w14:textId="77777777" w:rsidR="005C37B8" w:rsidRPr="002E0816" w:rsidRDefault="005C37B8" w:rsidP="00FE4C0B">
      <w:pPr>
        <w:spacing w:line="480" w:lineRule="auto"/>
        <w:rPr>
          <w:b/>
          <w:bCs/>
        </w:rPr>
      </w:pPr>
    </w:p>
    <w:p w14:paraId="38DE3399" w14:textId="4BBDBE83" w:rsidR="006A4861" w:rsidRPr="002E0816" w:rsidRDefault="006A4861" w:rsidP="00FE4C0B">
      <w:pPr>
        <w:spacing w:line="480" w:lineRule="auto"/>
        <w:rPr>
          <w:b/>
          <w:bCs/>
        </w:rPr>
      </w:pPr>
      <w:r w:rsidRPr="002E0816">
        <w:rPr>
          <w:b/>
          <w:bCs/>
        </w:rPr>
        <w:t>Study Interventions</w:t>
      </w:r>
    </w:p>
    <w:p w14:paraId="20344302" w14:textId="77777777" w:rsidR="005C37B8" w:rsidRPr="002E0816" w:rsidRDefault="00927F97" w:rsidP="00171C73">
      <w:pPr>
        <w:spacing w:line="480" w:lineRule="auto"/>
        <w:rPr>
          <w:b/>
          <w:color w:val="000000" w:themeColor="text1"/>
        </w:rPr>
      </w:pPr>
      <w:r w:rsidRPr="002E0816">
        <w:rPr>
          <w:b/>
          <w:color w:val="000000" w:themeColor="text1"/>
        </w:rPr>
        <w:t>DHA+EPA intervention</w:t>
      </w:r>
    </w:p>
    <w:p w14:paraId="3A021B8A" w14:textId="7811CB34" w:rsidR="00E655A7" w:rsidRPr="002E0816" w:rsidRDefault="00E655A7" w:rsidP="00E655A7">
      <w:pPr>
        <w:spacing w:line="480" w:lineRule="auto"/>
        <w:ind w:firstLine="720"/>
        <w:rPr>
          <w:bCs/>
          <w:color w:val="000000" w:themeColor="text1"/>
        </w:rPr>
      </w:pPr>
      <w:r w:rsidRPr="002E0816">
        <w:rPr>
          <w:bCs/>
          <w:color w:val="000000" w:themeColor="text1"/>
        </w:rPr>
        <w:t xml:space="preserve">Participants will receive a batch of supplements to last 2 weeks during bi-weekly visits and be instructed to ingest supplements during 1-min Zoom or FaceTime call with the research coordinator each day. For the DHA+EPA intervention, </w:t>
      </w:r>
      <w:r w:rsidRPr="002E0816">
        <w:t>each soft gel capsule contains 480 mg of DHA, 205 mg of EPA, 145 mg of other omega-3 FAs, and 10 mg of vitamin E. Participants in the DHA+EPA group will ingest 5 capsules daily [a total of 3.4 g/d: DHA (2.4 g), EPA (1.0 g)]</w:t>
      </w:r>
      <w:r w:rsidRPr="002E0816">
        <w:rPr>
          <w:bCs/>
        </w:rPr>
        <w:t xml:space="preserve">. </w:t>
      </w:r>
      <w:r w:rsidRPr="002E0816">
        <w:t xml:space="preserve">Individual percentage changes in DHA+EPA composition at 8 weeks </w:t>
      </w:r>
      <w:r w:rsidR="002E1360" w:rsidRPr="002E0816">
        <w:t xml:space="preserve">may be considered </w:t>
      </w:r>
      <w:r w:rsidRPr="002E0816">
        <w:t xml:space="preserve">as </w:t>
      </w:r>
      <w:r w:rsidR="002E1360" w:rsidRPr="002E0816">
        <w:t xml:space="preserve">a </w:t>
      </w:r>
      <w:r w:rsidRPr="002E0816">
        <w:t>covariate in analyses</w:t>
      </w:r>
      <w:r w:rsidR="002E1360" w:rsidRPr="002E0816">
        <w:t xml:space="preserve"> if we observe heterogeneous changes in DHA+EPA levels</w:t>
      </w:r>
      <w:r w:rsidRPr="002E0816">
        <w:t>. Organic soybean oil softgel capsules will be used as a placebo condition for the DHA+EPA capsules. One capsule contains 485 mg of organic soybean oil, including negligible amounts of DHA (1.1 mg), EPA (1.7 mg), and vitamin E (10 mg). Participants will ingest 5 capsules daily. The placebo capsule’s shelf life, composition, shape, and size are the same as the DHA+EPA capsules.</w:t>
      </w:r>
    </w:p>
    <w:p w14:paraId="14B06C08" w14:textId="77777777" w:rsidR="00E655A7" w:rsidRPr="002E0816" w:rsidRDefault="00E655A7" w:rsidP="00B05B64">
      <w:pPr>
        <w:spacing w:line="480" w:lineRule="auto"/>
        <w:ind w:firstLine="720"/>
        <w:rPr>
          <w:bCs/>
          <w:color w:val="000000" w:themeColor="text1"/>
        </w:rPr>
      </w:pPr>
    </w:p>
    <w:p w14:paraId="19505932" w14:textId="77777777" w:rsidR="00705AAC" w:rsidRPr="002E0816" w:rsidRDefault="00705AAC" w:rsidP="00705AAC">
      <w:pPr>
        <w:spacing w:line="480" w:lineRule="auto"/>
        <w:rPr>
          <w:b/>
          <w:color w:val="000000" w:themeColor="text1"/>
        </w:rPr>
      </w:pPr>
      <w:r w:rsidRPr="002E0816">
        <w:rPr>
          <w:b/>
          <w:color w:val="000000" w:themeColor="text1"/>
        </w:rPr>
        <w:t xml:space="preserve">Blood fatty acid composition: </w:t>
      </w:r>
    </w:p>
    <w:p w14:paraId="2CCAFFBA" w14:textId="1D3641D9" w:rsidR="00705AAC" w:rsidRPr="002E0816" w:rsidRDefault="003D241E" w:rsidP="0037393C">
      <w:pPr>
        <w:spacing w:line="480" w:lineRule="auto"/>
        <w:ind w:firstLine="720"/>
      </w:pPr>
      <w:r>
        <w:lastRenderedPageBreak/>
        <w:t xml:space="preserve">At baseline and after 8 weeks of </w:t>
      </w:r>
      <w:r w:rsidR="00705AAC" w:rsidRPr="002E0816">
        <w:t>supplementation, a fasting capillary blood sample from a fingertip will be collected and sent to OmegaQuant Analytics for blood FA composition analysis</w:t>
      </w:r>
      <w:r>
        <w:t xml:space="preserve"> </w:t>
      </w:r>
      <w:r w:rsidR="001112D2" w:rsidRPr="002E0816">
        <w:fldChar w:fldCharType="begin"/>
      </w:r>
      <w:r w:rsidR="0046073D">
        <w:instrText xml:space="preserve"> ADDIN EN.CITE &lt;EndNote&gt;&lt;Cite&gt;&lt;Author&gt;Harris&lt;/Author&gt;&lt;Year&gt;2016&lt;/Year&gt;&lt;RecNum&gt;102&lt;/RecNum&gt;&lt;DisplayText&gt;(32)&lt;/DisplayText&gt;&lt;record&gt;&lt;rec-number&gt;102&lt;/rec-number&gt;&lt;foreign-keys&gt;&lt;key app="EN" db-id="tre5f2ds5epx9sewrrqprsevftxfp2vearer" timestamp="1731630156"&gt;102&lt;/key&gt;&lt;/foreign-keys&gt;&lt;ref-type name="Journal Article"&gt;17&lt;/ref-type&gt;&lt;contributors&gt;&lt;authors&gt;&lt;author&gt;Harris, W. S.&lt;/author&gt;&lt;author&gt;Polreis, J.&lt;/author&gt;&lt;/authors&gt;&lt;/contributors&gt;&lt;titles&gt;&lt;title&gt;Measurement of the Omega-3 Index in Dried Blood Spots&lt;/title&gt;&lt;secondary-title&gt;Annals of Clinical and Laboratory Research&lt;/secondary-title&gt;&lt;/titles&gt;&lt;periodical&gt;&lt;full-title&gt;Annals of Clinical and Laboratory Research&lt;/full-title&gt;&lt;/periodical&gt;&lt;volume&gt;4&lt;/volume&gt;&lt;number&gt;4&lt;/number&gt;&lt;dates&gt;&lt;year&gt;2016&lt;/year&gt;&lt;/dates&gt;&lt;urls&gt;&lt;/urls&gt;&lt;electronic-resource-num&gt;10.21767/2386-5180.1000137&lt;/electronic-resource-num&gt;&lt;/record&gt;&lt;/Cite&gt;&lt;/EndNote&gt;</w:instrText>
      </w:r>
      <w:r w:rsidR="001112D2" w:rsidRPr="002E0816">
        <w:fldChar w:fldCharType="separate"/>
      </w:r>
      <w:r w:rsidR="0046073D">
        <w:rPr>
          <w:noProof/>
        </w:rPr>
        <w:t>(32)</w:t>
      </w:r>
      <w:r w:rsidR="001112D2" w:rsidRPr="002E0816">
        <w:fldChar w:fldCharType="end"/>
      </w:r>
      <w:r>
        <w:t>.</w:t>
      </w:r>
      <w:r w:rsidR="00705AAC" w:rsidRPr="002E0816">
        <w:t xml:space="preserve"> </w:t>
      </w:r>
    </w:p>
    <w:p w14:paraId="1F2A3ADE" w14:textId="77777777" w:rsidR="0028685B" w:rsidRPr="002E0816" w:rsidRDefault="0028685B" w:rsidP="0037393C">
      <w:pPr>
        <w:spacing w:line="480" w:lineRule="auto"/>
        <w:ind w:firstLine="720"/>
      </w:pPr>
    </w:p>
    <w:p w14:paraId="0F06493E" w14:textId="7FF4236E" w:rsidR="007365CA" w:rsidRPr="002E0816" w:rsidRDefault="0037393C" w:rsidP="00FE4C0B">
      <w:pPr>
        <w:spacing w:line="480" w:lineRule="auto"/>
        <w:rPr>
          <w:color w:val="000000" w:themeColor="text1"/>
        </w:rPr>
      </w:pPr>
      <w:r w:rsidRPr="002E0816">
        <w:rPr>
          <w:b/>
          <w:bCs/>
          <w:color w:val="000000" w:themeColor="text1"/>
        </w:rPr>
        <w:t>Subconcussion intervention</w:t>
      </w:r>
    </w:p>
    <w:p w14:paraId="1B677620" w14:textId="655A831E" w:rsidR="007365CA" w:rsidRPr="002E0816" w:rsidRDefault="007365CA" w:rsidP="0037393C">
      <w:pPr>
        <w:spacing w:line="480" w:lineRule="auto"/>
        <w:ind w:firstLine="720"/>
      </w:pPr>
      <w:r w:rsidRPr="002E0816">
        <w:t xml:space="preserve">A standardized and reliable soccer heading protocol will be used for the experiment. </w:t>
      </w:r>
      <w:r w:rsidR="00EF7B8D" w:rsidRPr="002E0816">
        <w:t xml:space="preserve">The </w:t>
      </w:r>
      <w:r w:rsidR="00573CA0" w:rsidRPr="002E0816">
        <w:t>ACT</w:t>
      </w:r>
      <w:r w:rsidRPr="002E0816">
        <w:t xml:space="preserve"> </w:t>
      </w:r>
      <w:r w:rsidR="009909DC" w:rsidRPr="002E0816">
        <w:t>Head Impact Tracker head sensor Pro</w:t>
      </w:r>
      <w:r w:rsidR="00EF7B8D" w:rsidRPr="002E0816">
        <w:t xml:space="preserve">, </w:t>
      </w:r>
      <w:r w:rsidRPr="002E0816">
        <w:t xml:space="preserve">embedded in a head-band pocket and positioned directly below the external occipital protuberance (inion) </w:t>
      </w:r>
      <w:r w:rsidR="00EF7B8D" w:rsidRPr="002E0816">
        <w:t>will be used to</w:t>
      </w:r>
      <w:r w:rsidRPr="002E0816">
        <w:t xml:space="preserve"> monitor linear and </w:t>
      </w:r>
      <w:r w:rsidR="009723C1" w:rsidRPr="002E0816">
        <w:t>angular</w:t>
      </w:r>
      <w:r w:rsidRPr="002E0816">
        <w:t xml:space="preserve"> head accelerations. A JUGS soccer machine will be used to simulate a soccer throw-in with a standardized ball speed of 30 mph. Subjects will stand approximately 40</w:t>
      </w:r>
      <w:r w:rsidR="0063197E" w:rsidRPr="002E0816">
        <w:t xml:space="preserve"> </w:t>
      </w:r>
      <w:r w:rsidRPr="002E0816">
        <w:t>ft away from the machine to perform the headin</w:t>
      </w:r>
      <w:r w:rsidR="00CB3706" w:rsidRPr="002E0816">
        <w:t>g</w:t>
      </w:r>
      <w:r w:rsidR="003D241E">
        <w:t xml:space="preserve"> </w:t>
      </w:r>
      <w:r w:rsidR="001112D2" w:rsidRPr="002E0816">
        <w:fldChar w:fldCharType="begin"/>
      </w:r>
      <w:r w:rsidR="0046073D">
        <w:instrText xml:space="preserve"> ADDIN EN.CITE &lt;EndNote&gt;&lt;Cite&gt;&lt;Author&gt;Bevilacqua&lt;/Author&gt;&lt;Year&gt;2019&lt;/Year&gt;&lt;RecNum&gt;35&lt;/RecNum&gt;&lt;DisplayText&gt;(33)&lt;/DisplayText&gt;&lt;record&gt;&lt;rec-number&gt;35&lt;/rec-number&gt;&lt;foreign-keys&gt;&lt;key app="EN" db-id="tre5f2ds5epx9sewrrqprsevftxfp2vearer" timestamp="1731612889"&gt;35&lt;/key&gt;&lt;/foreign-keys&gt;&lt;ref-type name="Journal Article"&gt;17&lt;/ref-type&gt;&lt;contributors&gt;&lt;authors&gt;&lt;author&gt;Bevilacqua, Z. W.&lt;/author&gt;&lt;author&gt;Huibregtse, M. E.&lt;/author&gt;&lt;author&gt;Kawata, K.&lt;/author&gt;&lt;/authors&gt;&lt;/contributors&gt;&lt;auth-address&gt;Department of Kinesiology, School of Public Health-Bloomington, Indiana University.&amp;#xD;Department of Kinesiology, School of Public Health-Bloomington, Indiana University; Program in Neuroscience, College of Arts and Sciences, Indiana University; kkawata@indiana.edu.&lt;/auth-address&gt;&lt;titles&gt;&lt;title&gt;In Vivo Protocol of Controlled Subconcussive Head Impacts for the Validation of Field Study Data&lt;/title&gt;&lt;secondary-title&gt;J Vis Exp&lt;/secondary-title&gt;&lt;/titles&gt;&lt;periodical&gt;&lt;full-title&gt;J Vis Exp&lt;/full-title&gt;&lt;/periodical&gt;&lt;number&gt;146&lt;/number&gt;&lt;edition&gt;20190418&lt;/edition&gt;&lt;keywords&gt;&lt;keyword&gt;Adult&lt;/keyword&gt;&lt;keyword&gt;Female&lt;/keyword&gt;&lt;keyword&gt;Humans&lt;/keyword&gt;&lt;keyword&gt;Male&lt;/keyword&gt;&lt;keyword&gt;Young Adult&lt;/keyword&gt;&lt;keyword&gt;*Athletes&lt;/keyword&gt;&lt;keyword&gt;*Brain Concussion/blood/diagnosis/etiology/physiopathology&lt;/keyword&gt;&lt;keyword&gt;*Craniocerebral Trauma/complications&lt;/keyword&gt;&lt;keyword&gt;Neurofilament Proteins/blood&lt;/keyword&gt;&lt;keyword&gt;Soccer&lt;/keyword&gt;&lt;/keywords&gt;&lt;dates&gt;&lt;year&gt;2019&lt;/year&gt;&lt;pub-dates&gt;&lt;date&gt;Apr 18&lt;/date&gt;&lt;/pub-dates&gt;&lt;/dates&gt;&lt;isbn&gt;1940-087x&lt;/isbn&gt;&lt;accession-num&gt;31058892&lt;/accession-num&gt;&lt;urls&gt;&lt;/urls&gt;&lt;electronic-resource-num&gt;10.3791/59381&lt;/electronic-resource-num&gt;&lt;remote-database-provider&gt;NLM&lt;/remote-database-provider&gt;&lt;language&gt;eng&lt;/language&gt;&lt;/record&gt;&lt;/Cite&gt;&lt;/EndNote&gt;</w:instrText>
      </w:r>
      <w:r w:rsidR="001112D2" w:rsidRPr="002E0816">
        <w:fldChar w:fldCharType="separate"/>
      </w:r>
      <w:r w:rsidR="0046073D">
        <w:rPr>
          <w:noProof/>
        </w:rPr>
        <w:t>(33)</w:t>
      </w:r>
      <w:r w:rsidR="001112D2" w:rsidRPr="002E0816">
        <w:fldChar w:fldCharType="end"/>
      </w:r>
      <w:r w:rsidR="003D241E">
        <w:t>.</w:t>
      </w:r>
      <w:r w:rsidR="00CB3706" w:rsidRPr="002E0816">
        <w:t xml:space="preserve"> </w:t>
      </w:r>
      <w:r w:rsidRPr="002E0816">
        <w:t xml:space="preserve">Participants perform 20 headers with 1 header per 30 seconds. Both groups will undergo additional heading sessions 24 hours after the first session. The </w:t>
      </w:r>
      <w:r w:rsidR="007A19DD" w:rsidRPr="002E0816">
        <w:t>participants</w:t>
      </w:r>
      <w:r w:rsidRPr="002E0816">
        <w:t xml:space="preserve"> will be instructed to direct the ball </w:t>
      </w:r>
      <w:r w:rsidR="00DC003A" w:rsidRPr="002E0816">
        <w:t xml:space="preserve">in the air </w:t>
      </w:r>
      <w:r w:rsidRPr="002E0816">
        <w:t>back toward the</w:t>
      </w:r>
      <w:r w:rsidR="007A19DD" w:rsidRPr="002E0816">
        <w:t xml:space="preserve"> research staff standing </w:t>
      </w:r>
      <w:r w:rsidR="004F5A60" w:rsidRPr="002E0816">
        <w:t xml:space="preserve">20ft in front of the participant. </w:t>
      </w:r>
      <w:r w:rsidR="00ED1932" w:rsidRPr="002E0816">
        <w:t>If the participant fails to return the ball in the air and/or within 60° in front, which will result in a low head acceleration, they will re-do the header.</w:t>
      </w:r>
    </w:p>
    <w:p w14:paraId="05438C4B" w14:textId="77777777" w:rsidR="007A19DD" w:rsidRPr="002E0816" w:rsidRDefault="007A19DD" w:rsidP="00FE4C0B">
      <w:pPr>
        <w:spacing w:line="480" w:lineRule="auto"/>
        <w:rPr>
          <w:b/>
          <w:bCs/>
        </w:rPr>
      </w:pPr>
    </w:p>
    <w:p w14:paraId="7E608BC3" w14:textId="2FBD1E63" w:rsidR="00927F97" w:rsidRPr="002E0816" w:rsidRDefault="00927F97" w:rsidP="00FE4C0B">
      <w:pPr>
        <w:spacing w:line="480" w:lineRule="auto"/>
        <w:rPr>
          <w:b/>
          <w:bCs/>
        </w:rPr>
      </w:pPr>
      <w:r w:rsidRPr="002E0816">
        <w:rPr>
          <w:b/>
          <w:bCs/>
        </w:rPr>
        <w:t>Measurements</w:t>
      </w:r>
    </w:p>
    <w:p w14:paraId="4C9E0914" w14:textId="77777777" w:rsidR="00846423" w:rsidRPr="002E0816" w:rsidRDefault="00846423" w:rsidP="00846423">
      <w:pPr>
        <w:spacing w:line="480" w:lineRule="auto"/>
        <w:rPr>
          <w:b/>
          <w:bCs/>
        </w:rPr>
      </w:pPr>
      <w:r w:rsidRPr="002E0816">
        <w:rPr>
          <w:b/>
          <w:bCs/>
        </w:rPr>
        <w:t>Baseline measures</w:t>
      </w:r>
    </w:p>
    <w:p w14:paraId="65CF17E2" w14:textId="44CD3009" w:rsidR="00846423" w:rsidRPr="002E0816" w:rsidRDefault="00846423" w:rsidP="00321D67">
      <w:pPr>
        <w:spacing w:line="480" w:lineRule="auto"/>
        <w:ind w:firstLine="720"/>
      </w:pPr>
      <w:r w:rsidRPr="002E0816">
        <w:t xml:space="preserve">The following </w:t>
      </w:r>
      <w:r w:rsidR="00321D67" w:rsidRPr="002E0816">
        <w:t>information</w:t>
      </w:r>
      <w:r w:rsidRPr="002E0816">
        <w:t xml:space="preserve"> will be assessed at baseline: SCID-5-RV</w:t>
      </w:r>
      <w:r w:rsidR="003D241E">
        <w:t xml:space="preserve"> </w:t>
      </w:r>
      <w:r w:rsidR="001112D2" w:rsidRPr="002E0816">
        <w:fldChar w:fldCharType="begin"/>
      </w:r>
      <w:r w:rsidR="0046073D">
        <w:instrText xml:space="preserve"> ADDIN EN.CITE &lt;EndNote&gt;&lt;Cite&gt;&lt;Author&gt;MB&lt;/Author&gt;&lt;Year&gt;2015&lt;/Year&gt;&lt;RecNum&gt;92&lt;/RecNum&gt;&lt;DisplayText&gt;(34)&lt;/DisplayText&gt;&lt;record&gt;&lt;rec-number&gt;92&lt;/rec-number&gt;&lt;foreign-keys&gt;&lt;key app="EN" db-id="tre5f2ds5epx9sewrrqprsevftxfp2vearer" timestamp="1731620056"&gt;92&lt;/key&gt;&lt;/foreign-keys&gt;&lt;ref-type name="Generic"&gt;13&lt;/ref-type&gt;&lt;contributors&gt;&lt;authors&gt;&lt;author&gt;First MB&lt;/author&gt;&lt;author&gt;Williams JBW&lt;/author&gt;&lt;author&gt;Karg RS&lt;/author&gt;&lt;author&gt;Spitzer RL&lt;/author&gt;&lt;/authors&gt;&lt;/contributors&gt;&lt;titles&gt;&lt;title&gt;Structured Clinical Interview for DSM-5—Research Version (SCID-5 for DSM-5, Research Version; SCID-5-RV)&lt;/title&gt;&lt;/titles&gt;&lt;dates&gt;&lt;year&gt;2015&lt;/year&gt;&lt;/dates&gt;&lt;pub-location&gt;Arlington, VA&lt;/pub-location&gt;&lt;publisher&gt;American Psychiatric Association&lt;/publisher&gt;&lt;urls&gt;&lt;/urls&gt;&lt;/record&gt;&lt;/Cite&gt;&lt;/EndNote&gt;</w:instrText>
      </w:r>
      <w:r w:rsidR="001112D2" w:rsidRPr="002E0816">
        <w:fldChar w:fldCharType="separate"/>
      </w:r>
      <w:r w:rsidR="0046073D">
        <w:rPr>
          <w:noProof/>
        </w:rPr>
        <w:t>(34)</w:t>
      </w:r>
      <w:r w:rsidR="001112D2" w:rsidRPr="002E0816">
        <w:fldChar w:fldCharType="end"/>
      </w:r>
      <w:r w:rsidRPr="002E0816">
        <w:t xml:space="preserve"> for psychiatric </w:t>
      </w:r>
      <w:r w:rsidR="00321D67" w:rsidRPr="002E0816">
        <w:t>diagnosis</w:t>
      </w:r>
      <w:r w:rsidRPr="002E0816">
        <w:t>, blood spot for assessment of omega-3 FA compositions</w:t>
      </w:r>
      <w:r w:rsidR="003D241E">
        <w:t xml:space="preserve"> </w:t>
      </w:r>
      <w:r w:rsidR="00AF381B" w:rsidRPr="002E0816">
        <w:fldChar w:fldCharType="begin"/>
      </w:r>
      <w:r w:rsidR="0046073D">
        <w:instrText xml:space="preserve"> ADDIN EN.CITE &lt;EndNote&gt;&lt;Cite&gt;&lt;Author&gt;Harris&lt;/Author&gt;&lt;Year&gt;2016&lt;/Year&gt;&lt;RecNum&gt;102&lt;/RecNum&gt;&lt;DisplayText&gt;(32)&lt;/DisplayText&gt;&lt;record&gt;&lt;rec-number&gt;102&lt;/rec-number&gt;&lt;foreign-keys&gt;&lt;key app="EN" db-id="tre5f2ds5epx9sewrrqprsevftxfp2vearer" timestamp="1731630156"&gt;102&lt;/key&gt;&lt;/foreign-keys&gt;&lt;ref-type name="Journal Article"&gt;17&lt;/ref-type&gt;&lt;contributors&gt;&lt;authors&gt;&lt;author&gt;Harris, W. S.&lt;/author&gt;&lt;author&gt;Polreis, J.&lt;/author&gt;&lt;/authors&gt;&lt;/contributors&gt;&lt;titles&gt;&lt;title&gt;Measurement of the Omega-3 Index in Dried Blood Spots&lt;/title&gt;&lt;secondary-title&gt;Annals of Clinical and Laboratory Research&lt;/secondary-title&gt;&lt;/titles&gt;&lt;periodical&gt;&lt;full-title&gt;Annals of Clinical and Laboratory Research&lt;/full-title&gt;&lt;/periodical&gt;&lt;volume&gt;4&lt;/volume&gt;&lt;number&gt;4&lt;/number&gt;&lt;dates&gt;&lt;year&gt;2016&lt;/year&gt;&lt;/dates&gt;&lt;urls&gt;&lt;/urls&gt;&lt;electronic-resource-num&gt;10.21767/2386-5180.1000137&lt;/electronic-resource-num&gt;&lt;/record&gt;&lt;/Cite&gt;&lt;/EndNote&gt;</w:instrText>
      </w:r>
      <w:r w:rsidR="00AF381B" w:rsidRPr="002E0816">
        <w:fldChar w:fldCharType="separate"/>
      </w:r>
      <w:r w:rsidR="0046073D">
        <w:rPr>
          <w:noProof/>
        </w:rPr>
        <w:t>(32)</w:t>
      </w:r>
      <w:r w:rsidR="00AF381B" w:rsidRPr="002E0816">
        <w:fldChar w:fldCharType="end"/>
      </w:r>
      <w:r w:rsidR="003D241E">
        <w:t>,</w:t>
      </w:r>
      <w:r w:rsidRPr="002E0816">
        <w:t xml:space="preserve"> dietary recall for estimation of antioxidant levels</w:t>
      </w:r>
      <w:r w:rsidR="003D241E">
        <w:t xml:space="preserve"> </w:t>
      </w:r>
      <w:r w:rsidR="00AF381B" w:rsidRPr="002E0816">
        <w:fldChar w:fldCharType="begin"/>
      </w:r>
      <w:r w:rsidR="0046073D">
        <w:instrText xml:space="preserve"> ADDIN EN.CITE &lt;EndNote&gt;&lt;Cite&gt;&lt;Author&gt;Yuan&lt;/Author&gt;&lt;Year&gt;2017&lt;/Year&gt;&lt;RecNum&gt;98&lt;/RecNum&gt;&lt;DisplayText&gt;(35)&lt;/DisplayText&gt;&lt;record&gt;&lt;rec-number&gt;98&lt;/rec-number&gt;&lt;foreign-keys&gt;&lt;key app="EN" db-id="tre5f2ds5epx9sewrrqprsevftxfp2vearer" timestamp="1731621532"&gt;98&lt;/key&gt;&lt;/foreign-keys&gt;&lt;ref-type name="Journal Article"&gt;17&lt;/ref-type&gt;&lt;contributors&gt;&lt;authors&gt;&lt;author&gt;Yuan, C.&lt;/author&gt;&lt;author&gt;Spiegelman, D.&lt;/author&gt;&lt;author&gt;Rimm, E. B.&lt;/author&gt;&lt;author&gt;Rosner, B. A.&lt;/author&gt;&lt;author&gt;Stampfer, M. J.&lt;/author&gt;&lt;author&gt;Barnett, J. B.&lt;/author&gt;&lt;author&gt;Chavarro, J. E.&lt;/author&gt;&lt;author&gt;Subar, A. F.&lt;/author&gt;&lt;author&gt;Sampson, L. K.&lt;/author&gt;&lt;author&gt;Willett, W. C.&lt;/author&gt;&lt;/authors&gt;&lt;/contributors&gt;&lt;titles&gt;&lt;title&gt;Validity of a Dietary Questionnaire Assessed by Comparison With Multiple Weighed Dietary Records or 24-Hour Recalls&lt;/title&gt;&lt;secondary-title&gt;Am J Epidemiol&lt;/secondary-title&gt;&lt;/titles&gt;&lt;periodical&gt;&lt;full-title&gt;Am J Epidemiol&lt;/full-title&gt;&lt;/periodical&gt;&lt;pages&gt;570-584&lt;/pages&gt;&lt;volume&gt;185&lt;/volume&gt;&lt;number&gt;7&lt;/number&gt;&lt;keywords&gt;&lt;keyword&gt;Diet/statistics &amp;amp; numerical data&lt;/keyword&gt;&lt;keyword&gt;Diet Surveys/*methods/standards&lt;/keyword&gt;&lt;keyword&gt;Female&lt;/keyword&gt;&lt;keyword&gt;Humans&lt;/keyword&gt;&lt;keyword&gt;Mental Recall&lt;/keyword&gt;&lt;keyword&gt;Middle Aged&lt;/keyword&gt;&lt;keyword&gt;Reproducibility of Results&lt;/keyword&gt;&lt;keyword&gt;Surveys and Questionnaires/standards&lt;/keyword&gt;&lt;keyword&gt;United States&lt;/keyword&gt;&lt;keyword&gt;7-day dietary records&lt;/keyword&gt;&lt;keyword&gt;automated self-administered 24-hour recall&lt;/keyword&gt;&lt;keyword&gt;nutrient validation&lt;/keyword&gt;&lt;keyword&gt;reproducibility&lt;/keyword&gt;&lt;keyword&gt;semiquantitative food frequency questionnaire&lt;/keyword&gt;&lt;/keywords&gt;&lt;dates&gt;&lt;year&gt;2017&lt;/year&gt;&lt;pub-dates&gt;&lt;date&gt;Apr 1&lt;/date&gt;&lt;/pub-dates&gt;&lt;/dates&gt;&lt;isbn&gt;0002-9262 (Print)&amp;#xD;0002-9262&lt;/isbn&gt;&lt;accession-num&gt;28338828&lt;/accession-num&gt;&lt;urls&gt;&lt;/urls&gt;&lt;custom2&gt;PMC5859994&lt;/custom2&gt;&lt;electronic-resource-num&gt;10.1093/aje/kww104&lt;/electronic-resource-num&gt;&lt;remote-database-provider&gt;NLM&lt;/remote-database-provider&gt;&lt;language&gt;eng&lt;/language&gt;&lt;/record&gt;&lt;/Cite&gt;&lt;/EndNote&gt;</w:instrText>
      </w:r>
      <w:r w:rsidR="00AF381B" w:rsidRPr="002E0816">
        <w:fldChar w:fldCharType="separate"/>
      </w:r>
      <w:r w:rsidR="0046073D">
        <w:rPr>
          <w:noProof/>
        </w:rPr>
        <w:t>(35)</w:t>
      </w:r>
      <w:r w:rsidR="00AF381B" w:rsidRPr="002E0816">
        <w:fldChar w:fldCharType="end"/>
      </w:r>
      <w:r w:rsidR="003D241E">
        <w:t>,</w:t>
      </w:r>
      <w:r w:rsidRPr="002E0816">
        <w:t xml:space="preserve"> </w:t>
      </w:r>
      <w:r w:rsidR="00C702FE" w:rsidRPr="002E0816">
        <w:t xml:space="preserve">clinical measures, </w:t>
      </w:r>
      <w:r w:rsidRPr="002E0816">
        <w:t>demographic questionnaire</w:t>
      </w:r>
      <w:r w:rsidR="006A4861" w:rsidRPr="002E0816">
        <w:t>, and medical and concussion history questionnaires</w:t>
      </w:r>
      <w:r w:rsidRPr="002E0816">
        <w:t>.</w:t>
      </w:r>
      <w:r w:rsidR="001F357D" w:rsidRPr="002E0816">
        <w:t xml:space="preserve"> Participants will also complete the alcohol use disorders identification test (AUDIT)</w:t>
      </w:r>
      <w:r w:rsidR="003D241E">
        <w:t xml:space="preserve"> </w:t>
      </w:r>
      <w:r w:rsidR="00AF381B" w:rsidRPr="002E0816">
        <w:fldChar w:fldCharType="begin"/>
      </w:r>
      <w:r w:rsidR="0046073D">
        <w:instrText xml:space="preserve"> ADDIN EN.CITE &lt;EndNote&gt;&lt;Cite&gt;&lt;Author&gt;Bush&lt;/Author&gt;&lt;Year&gt;1998&lt;/Year&gt;&lt;RecNum&gt;39&lt;/RecNum&gt;&lt;DisplayText&gt;(36)&lt;/DisplayText&gt;&lt;record&gt;&lt;rec-number&gt;39&lt;/rec-number&gt;&lt;foreign-keys&gt;&lt;key app="EN" db-id="tre5f2ds5epx9sewrrqprsevftxfp2vearer" timestamp="1731613202"&gt;39&lt;/key&gt;&lt;/foreign-keys&gt;&lt;ref-type name="Journal Article"&gt;17&lt;/ref-type&gt;&lt;contributors&gt;&lt;authors&gt;&lt;author&gt;Bush, K.&lt;/author&gt;&lt;author&gt;Kivlahan, D. R.&lt;/author&gt;&lt;author&gt;McDonell, M. B.&lt;/author&gt;&lt;author&gt;Fihn, S. D.&lt;/author&gt;&lt;author&gt;Bradley, K. A.&lt;/author&gt;&lt;/authors&gt;&lt;/contributors&gt;&lt;auth-address&gt;Health Services Research and Development, the Center of Excellence for Substance Abuse Treatment and Education, VA Puget Sound Health Care System, Seattle Division, Wash 98108, USA.&lt;/auth-address&gt;&lt;titles&gt;&lt;title&gt;The AUDIT alcohol consumption questions (AUDIT-C): an effective brief screening test for problem drinking. Ambulatory Care Quality Improvement Project (ACQUIP). Alcohol Use Disorders Identification Test&lt;/title&gt;&lt;secondary-title&gt;Arch Intern Med&lt;/secondary-title&gt;&lt;/titles&gt;&lt;periodical&gt;&lt;full-title&gt;Arch Intern Med&lt;/full-title&gt;&lt;/periodical&gt;&lt;pages&gt;1789-95&lt;/pages&gt;&lt;volume&gt;158&lt;/volume&gt;&lt;number&gt;16&lt;/number&gt;&lt;keywords&gt;&lt;keyword&gt;Aged&lt;/keyword&gt;&lt;keyword&gt;*Alcohol Drinking&lt;/keyword&gt;&lt;keyword&gt;Alcohol-Related Disorders/*diagnosis&lt;/keyword&gt;&lt;keyword&gt;Diagnosis, Differential&lt;/keyword&gt;&lt;keyword&gt;Female&lt;/keyword&gt;&lt;keyword&gt;Hospitals, Veterans&lt;/keyword&gt;&lt;keyword&gt;Humans&lt;/keyword&gt;&lt;keyword&gt;Male&lt;/keyword&gt;&lt;keyword&gt;Middle Aged&lt;/keyword&gt;&lt;keyword&gt;Predictive Value of Tests&lt;/keyword&gt;&lt;keyword&gt;ROC Curve&lt;/keyword&gt;&lt;keyword&gt;Reproducibility of Results&lt;/keyword&gt;&lt;keyword&gt;*Surveys and Questionnaires&lt;/keyword&gt;&lt;/keywords&gt;&lt;dates&gt;&lt;year&gt;1998&lt;/year&gt;&lt;pub-dates&gt;&lt;date&gt;Sep 14&lt;/date&gt;&lt;/pub-dates&gt;&lt;/dates&gt;&lt;isbn&gt;0003-9926 (Print)&amp;#xD;0003-9926&lt;/isbn&gt;&lt;accession-num&gt;9738608&lt;/accession-num&gt;&lt;urls&gt;&lt;/urls&gt;&lt;electronic-resource-num&gt;10.1001/archinte.158.16.1789&lt;/electronic-resource-num&gt;&lt;remote-database-provider&gt;NLM&lt;/remote-database-provider&gt;&lt;language&gt;eng&lt;/language&gt;&lt;/record&gt;&lt;/Cite&gt;&lt;/EndNote&gt;</w:instrText>
      </w:r>
      <w:r w:rsidR="00AF381B" w:rsidRPr="002E0816">
        <w:fldChar w:fldCharType="separate"/>
      </w:r>
      <w:r w:rsidR="0046073D">
        <w:rPr>
          <w:noProof/>
        </w:rPr>
        <w:t>(36)</w:t>
      </w:r>
      <w:r w:rsidR="00AF381B" w:rsidRPr="002E0816">
        <w:fldChar w:fldCharType="end"/>
      </w:r>
      <w:r w:rsidR="003D241E">
        <w:t>,</w:t>
      </w:r>
      <w:r w:rsidR="001F357D" w:rsidRPr="002E0816">
        <w:t xml:space="preserve"> Can</w:t>
      </w:r>
      <w:r w:rsidR="00321D67" w:rsidRPr="002E0816">
        <w:t>na</w:t>
      </w:r>
      <w:r w:rsidR="001F357D" w:rsidRPr="002E0816">
        <w:t>bis use disorder identification test – Revised (CUDIT-</w:t>
      </w:r>
      <w:r w:rsidR="001F357D" w:rsidRPr="002E0816">
        <w:lastRenderedPageBreak/>
        <w:t>R),</w:t>
      </w:r>
      <w:r w:rsidR="00AF381B" w:rsidRPr="002E0816">
        <w:fldChar w:fldCharType="begin"/>
      </w:r>
      <w:r w:rsidR="0046073D">
        <w:instrText xml:space="preserve"> ADDIN EN.CITE &lt;EndNote&gt;&lt;Cite&gt;&lt;Author&gt;Adamson&lt;/Author&gt;&lt;Year&gt;2010&lt;/Year&gt;&lt;RecNum&gt;40&lt;/RecNum&gt;&lt;DisplayText&gt;(37)&lt;/DisplayText&gt;&lt;record&gt;&lt;rec-number&gt;40&lt;/rec-number&gt;&lt;foreign-keys&gt;&lt;key app="EN" db-id="tre5f2ds5epx9sewrrqprsevftxfp2vearer" timestamp="1731613236"&gt;40&lt;/key&gt;&lt;/foreign-keys&gt;&lt;ref-type name="Journal Article"&gt;17&lt;/ref-type&gt;&lt;contributors&gt;&lt;authors&gt;&lt;author&gt;Adamson, S. J.&lt;/author&gt;&lt;author&gt;Kay-Lambkin, F. J.&lt;/author&gt;&lt;author&gt;Baker, A. L.&lt;/author&gt;&lt;author&gt;Lewin, T. J.&lt;/author&gt;&lt;author&gt;Thornton, L.&lt;/author&gt;&lt;author&gt;Kelly, B. J.&lt;/author&gt;&lt;author&gt;Sellman, J. D.&lt;/author&gt;&lt;/authors&gt;&lt;/contributors&gt;&lt;auth-address&gt;National Addiction Centre, Department of Psychological Medicine, Christchurch School of Medicine and Health Sciences, University of Otago, Christchurch, New Zealand. simon.adamson@otago.ac.nz&lt;/auth-address&gt;&lt;titles&gt;&lt;title&gt;An improved brief measure of cannabis misuse: the Cannabis Use Disorders Identification Test-Revised (CUDIT-R)&lt;/title&gt;&lt;secondary-title&gt;Drug Alcohol Depend&lt;/secondary-title&gt;&lt;/titles&gt;&lt;periodical&gt;&lt;full-title&gt;Drug Alcohol Depend&lt;/full-title&gt;&lt;/periodical&gt;&lt;pages&gt;137-43&lt;/pages&gt;&lt;volume&gt;110&lt;/volume&gt;&lt;number&gt;1-2&lt;/number&gt;&lt;edition&gt;20100326&lt;/edition&gt;&lt;keywords&gt;&lt;keyword&gt;Adult&lt;/keyword&gt;&lt;keyword&gt;Cognitive Behavioral Therapy&lt;/keyword&gt;&lt;keyword&gt;Female&lt;/keyword&gt;&lt;keyword&gt;Humans&lt;/keyword&gt;&lt;keyword&gt;Male&lt;/keyword&gt;&lt;keyword&gt;Marijuana Abuse/*diagnosis/*psychology/rehabilitation&lt;/keyword&gt;&lt;keyword&gt;Motivation&lt;/keyword&gt;&lt;keyword&gt;Predictive Value of Tests&lt;/keyword&gt;&lt;keyword&gt;*Psychiatric Status Rating Scales&lt;/keyword&gt;&lt;keyword&gt;Psychometrics&lt;/keyword&gt;&lt;keyword&gt;Reproducibility of Results&lt;/keyword&gt;&lt;keyword&gt;Treatment Outcome&lt;/keyword&gt;&lt;/keywords&gt;&lt;dates&gt;&lt;year&gt;2010&lt;/year&gt;&lt;pub-dates&gt;&lt;date&gt;Jul 1&lt;/date&gt;&lt;/pub-dates&gt;&lt;/dates&gt;&lt;isbn&gt;0376-8716&lt;/isbn&gt;&lt;accession-num&gt;20347232&lt;/accession-num&gt;&lt;urls&gt;&lt;/urls&gt;&lt;electronic-resource-num&gt;10.1016/j.drugalcdep.2010.02.017&lt;/electronic-resource-num&gt;&lt;remote-database-provider&gt;NLM&lt;/remote-database-provider&gt;&lt;language&gt;eng&lt;/language&gt;&lt;/record&gt;&lt;/Cite&gt;&lt;/EndNote&gt;</w:instrText>
      </w:r>
      <w:r w:rsidR="00AF381B" w:rsidRPr="002E0816">
        <w:fldChar w:fldCharType="separate"/>
      </w:r>
      <w:r w:rsidR="0046073D">
        <w:rPr>
          <w:noProof/>
        </w:rPr>
        <w:t>(37)</w:t>
      </w:r>
      <w:r w:rsidR="00AF381B" w:rsidRPr="002E0816">
        <w:fldChar w:fldCharType="end"/>
      </w:r>
      <w:r w:rsidR="001F357D" w:rsidRPr="002E0816">
        <w:t xml:space="preserve"> Beck anxiety inventory (BAI)</w:t>
      </w:r>
      <w:r w:rsidR="003D241E">
        <w:t xml:space="preserve"> </w:t>
      </w:r>
      <w:r w:rsidR="00AF381B" w:rsidRPr="002E0816">
        <w:fldChar w:fldCharType="begin"/>
      </w:r>
      <w:r w:rsidR="0046073D">
        <w:instrText xml:space="preserve"> ADDIN EN.CITE &lt;EndNote&gt;&lt;Cite&gt;&lt;Author&gt;Beck&lt;/Author&gt;&lt;Year&gt;1988&lt;/Year&gt;&lt;RecNum&gt;99&lt;/RecNum&gt;&lt;DisplayText&gt;(38)&lt;/DisplayText&gt;&lt;record&gt;&lt;rec-number&gt;99&lt;/rec-number&gt;&lt;foreign-keys&gt;&lt;key app="EN" db-id="tre5f2ds5epx9sewrrqprsevftxfp2vearer" timestamp="1731621780"&gt;99&lt;/key&gt;&lt;/foreign-keys&gt;&lt;ref-type name="Journal Article"&gt;17&lt;/ref-type&gt;&lt;contributors&gt;&lt;authors&gt;&lt;author&gt;Beck, A. T.&lt;/author&gt;&lt;author&gt;Epstein, N.&lt;/author&gt;&lt;author&gt;Brown, G.&lt;/author&gt;&lt;author&gt;Steer, R. A.&lt;/author&gt;&lt;/authors&gt;&lt;/contributors&gt;&lt;titles&gt;&lt;title&gt;An inventory for measuring clinical anxiety: psychometric properties&lt;/title&gt;&lt;secondary-title&gt;J Consult Clin Psychol&lt;/secondary-title&gt;&lt;/titles&gt;&lt;periodical&gt;&lt;full-title&gt;J Consult Clin Psychol&lt;/full-title&gt;&lt;/periodical&gt;&lt;pages&gt;893-7&lt;/pages&gt;&lt;volume&gt;56&lt;/volume&gt;&lt;number&gt;6&lt;/number&gt;&lt;keywords&gt;&lt;keyword&gt;Adult&lt;/keyword&gt;&lt;keyword&gt;Anxiety Disorders/*diagnosis/psychology&lt;/keyword&gt;&lt;keyword&gt;Female&lt;/keyword&gt;&lt;keyword&gt;Humans&lt;/keyword&gt;&lt;keyword&gt;Male&lt;/keyword&gt;&lt;keyword&gt;*Personality Inventory&lt;/keyword&gt;&lt;keyword&gt;Psychometrics&lt;/keyword&gt;&lt;/keywords&gt;&lt;dates&gt;&lt;year&gt;1988&lt;/year&gt;&lt;pub-dates&gt;&lt;date&gt;Dec&lt;/date&gt;&lt;/pub-dates&gt;&lt;/dates&gt;&lt;isbn&gt;0022-006X (Print)&amp;#xD;0022-006x&lt;/isbn&gt;&lt;accession-num&gt;3204199&lt;/accession-num&gt;&lt;urls&gt;&lt;/urls&gt;&lt;electronic-resource-num&gt;10.1037//0022-006x.56.6.893&lt;/electronic-resource-num&gt;&lt;remote-database-provider&gt;NLM&lt;/remote-database-provider&gt;&lt;language&gt;eng&lt;/language&gt;&lt;/record&gt;&lt;/Cite&gt;&lt;/EndNote&gt;</w:instrText>
      </w:r>
      <w:r w:rsidR="00AF381B" w:rsidRPr="002E0816">
        <w:fldChar w:fldCharType="separate"/>
      </w:r>
      <w:r w:rsidR="0046073D">
        <w:rPr>
          <w:noProof/>
        </w:rPr>
        <w:t>(38)</w:t>
      </w:r>
      <w:r w:rsidR="00AF381B" w:rsidRPr="002E0816">
        <w:fldChar w:fldCharType="end"/>
      </w:r>
      <w:r w:rsidR="003D241E">
        <w:t>,</w:t>
      </w:r>
      <w:r w:rsidR="001F357D" w:rsidRPr="002E0816">
        <w:t xml:space="preserve"> General Anxiety Disorder-7 (GAD-7)</w:t>
      </w:r>
      <w:r w:rsidR="003D241E">
        <w:t xml:space="preserve"> </w:t>
      </w:r>
      <w:r w:rsidR="00AF381B" w:rsidRPr="002E0816">
        <w:fldChar w:fldCharType="begin"/>
      </w:r>
      <w:r w:rsidR="0046073D">
        <w:instrText xml:space="preserve"> ADDIN EN.CITE &lt;EndNote&gt;&lt;Cite&gt;&lt;Author&gt;Spitzer&lt;/Author&gt;&lt;Year&gt;2006&lt;/Year&gt;&lt;RecNum&gt;8750&lt;/RecNum&gt;&lt;DisplayText&gt;(39)&lt;/DisplayText&gt;&lt;record&gt;&lt;rec-number&gt;8750&lt;/rec-number&gt;&lt;foreign-keys&gt;&lt;key app="EN" db-id="ft2ew0edap5v2uef0d55x2z6at2pfsxzfvst" timestamp="1620787566"&gt;8750&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 Intern Med&lt;/full-title&gt;&lt;/periodical&gt;&lt;pages&gt;1092-7&lt;/pages&gt;&lt;volume&gt;166&lt;/volume&gt;&lt;number&gt;10&lt;/number&gt;&lt;edition&gt;2006/05/24&lt;/edition&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 (Linking)&lt;/isbn&gt;&lt;accession-num&gt;16717171&lt;/accession-num&gt;&lt;urls&gt;&lt;related-urls&gt;&lt;url&gt;https://www.ncbi.nlm.nih.gov/pubmed/16717171&lt;/url&gt;&lt;/related-urls&gt;&lt;/urls&gt;&lt;electronic-resource-num&gt;10.1001/archinte.166.10.1092&lt;/electronic-resource-num&gt;&lt;/record&gt;&lt;/Cite&gt;&lt;/EndNote&gt;</w:instrText>
      </w:r>
      <w:r w:rsidR="00AF381B" w:rsidRPr="002E0816">
        <w:fldChar w:fldCharType="separate"/>
      </w:r>
      <w:r w:rsidR="0046073D">
        <w:rPr>
          <w:noProof/>
        </w:rPr>
        <w:t>(39)</w:t>
      </w:r>
      <w:r w:rsidR="00AF381B" w:rsidRPr="002E0816">
        <w:fldChar w:fldCharType="end"/>
      </w:r>
      <w:r w:rsidR="001F357D" w:rsidRPr="002E0816">
        <w:t xml:space="preserve">, </w:t>
      </w:r>
      <w:r w:rsidR="003D241E">
        <w:t>p</w:t>
      </w:r>
      <w:r w:rsidR="001F357D" w:rsidRPr="002E0816">
        <w:t>atient health questionnaire-9 (PHQ-9)</w:t>
      </w:r>
      <w:r w:rsidR="003D241E">
        <w:t xml:space="preserve"> </w:t>
      </w:r>
      <w:r w:rsidR="00AF381B" w:rsidRPr="002E0816">
        <w:fldChar w:fldCharType="begin">
          <w:fldData xml:space="preserve">PEVuZE5vdGU+PENpdGU+PEF1dGhvcj5Lcm9lbmtlPC9BdXRob3I+PFllYXI+MjAwMTwvWWVhcj48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==
</w:fldData>
        </w:fldChar>
      </w:r>
      <w:r w:rsidR="0046073D">
        <w:instrText xml:space="preserve"> ADDIN EN.CITE </w:instrText>
      </w:r>
      <w:r w:rsidR="0046073D">
        <w:fldChar w:fldCharType="begin">
          <w:fldData xml:space="preserve">PEVuZE5vdGU+PENpdGU+PEF1dGhvcj5Lcm9lbmtlPC9BdXRob3I+PFllYXI+MjAwMTwvWWVhcj48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==
</w:fldData>
        </w:fldChar>
      </w:r>
      <w:r w:rsidR="0046073D">
        <w:instrText xml:space="preserve"> ADDIN EN.CITE.DATA </w:instrText>
      </w:r>
      <w:r w:rsidR="0046073D">
        <w:fldChar w:fldCharType="end"/>
      </w:r>
      <w:r w:rsidR="00AF381B" w:rsidRPr="002E0816">
        <w:fldChar w:fldCharType="separate"/>
      </w:r>
      <w:r w:rsidR="0046073D">
        <w:rPr>
          <w:noProof/>
        </w:rPr>
        <w:t>(40-42)</w:t>
      </w:r>
      <w:r w:rsidR="00AF381B" w:rsidRPr="002E0816">
        <w:fldChar w:fldCharType="end"/>
      </w:r>
      <w:r w:rsidR="001F357D" w:rsidRPr="002E0816">
        <w:t>, PTSD checklist – Civilian (PCL-C), Pittsburg sleep quality index (PSQI), DSM-5 Adult ADHD Checklist – Self-report</w:t>
      </w:r>
      <w:r w:rsidR="003D241E">
        <w:t xml:space="preserve"> </w:t>
      </w:r>
      <w:r w:rsidR="006E236E" w:rsidRPr="002E0816">
        <w:fldChar w:fldCharType="begin"/>
      </w:r>
      <w:r w:rsidR="0046073D">
        <w:instrText xml:space="preserve"> ADDIN EN.CITE &lt;EndNote&gt;&lt;Cite&gt;&lt;Author&gt;Epstein&lt;/Author&gt;&lt;Year&gt;2013&lt;/Year&gt;&lt;RecNum&gt;9209&lt;/RecNum&gt;&lt;DisplayText&gt;(43)&lt;/DisplayText&gt;&lt;record&gt;&lt;rec-number&gt;9209&lt;/rec-number&gt;&lt;foreign-keys&gt;&lt;key app="EN" db-id="ft2ew0edap5v2uef0d55x2z6at2pfsxzfvst" timestamp="1641915462"&gt;9209&lt;/key&gt;&lt;/foreign-keys&gt;&lt;ref-type name="Journal Article"&gt;17&lt;/ref-type&gt;&lt;contributors&gt;&lt;authors&gt;&lt;author&gt;Epstein, J. N.&lt;/author&gt;&lt;author&gt;Loren, R. E.&lt;/author&gt;&lt;/authors&gt;&lt;/contributors&gt;&lt;auth-address&gt;Department of Pediatrics, University of Cincinnati College of Medicine, Division of Behavioral Medicine &amp;amp; Clinical Psychology, Cincinnati Children&amp;apos;s Hospital Medical Center.&lt;/auth-address&gt;&lt;titles&gt;&lt;title&gt;Changes in the Definition of ADHD in DSM-5: Subtle but Important&lt;/title&gt;&lt;secondary-title&gt;Neuropsychiatry (London)&lt;/secondary-title&gt;&lt;/titles&gt;&lt;periodical&gt;&lt;full-title&gt;Neuropsychiatry (London)&lt;/full-title&gt;&lt;/periodical&gt;&lt;pages&gt;455-458&lt;/pages&gt;&lt;volume&gt;3&lt;/volume&gt;&lt;number&gt;5&lt;/number&gt;&lt;edition&gt;2014/03/20&lt;/edition&gt;&lt;dates&gt;&lt;year&gt;2013&lt;/year&gt;&lt;pub-dates&gt;&lt;date&gt;Oct 1&lt;/date&gt;&lt;/pub-dates&gt;&lt;/dates&gt;&lt;isbn&gt;1758-2008 (Print)&amp;#xD;1758-2008 (Linking)&lt;/isbn&gt;&lt;accession-num&gt;24644516&lt;/accession-num&gt;&lt;urls&gt;&lt;related-urls&gt;&lt;url&gt;https://www.ncbi.nlm.nih.gov/pubmed/24644516&lt;/url&gt;&lt;/related-urls&gt;&lt;/urls&gt;&lt;custom2&gt;PMC3955126&lt;/custom2&gt;&lt;electronic-resource-num&gt;10.2217/npy.13.59&lt;/electronic-resource-num&gt;&lt;/record&gt;&lt;/Cite&gt;&lt;/EndNote&gt;</w:instrText>
      </w:r>
      <w:r w:rsidR="006E236E" w:rsidRPr="002E0816">
        <w:fldChar w:fldCharType="separate"/>
      </w:r>
      <w:r w:rsidR="0046073D">
        <w:rPr>
          <w:noProof/>
        </w:rPr>
        <w:t>(43)</w:t>
      </w:r>
      <w:r w:rsidR="006E236E" w:rsidRPr="002E0816">
        <w:fldChar w:fldCharType="end"/>
      </w:r>
      <w:r w:rsidR="003D241E">
        <w:t>,</w:t>
      </w:r>
      <w:r w:rsidR="001F357D" w:rsidRPr="002E0816">
        <w:t xml:space="preserve"> </w:t>
      </w:r>
      <w:r w:rsidR="003D241E">
        <w:t>d</w:t>
      </w:r>
      <w:r w:rsidR="0036620F" w:rsidRPr="002E0816">
        <w:t xml:space="preserve">aily </w:t>
      </w:r>
      <w:r w:rsidR="001F357D" w:rsidRPr="002E0816">
        <w:t>Stress inventory</w:t>
      </w:r>
      <w:r w:rsidR="0036620F" w:rsidRPr="002E0816">
        <w:t xml:space="preserve"> (DSI)</w:t>
      </w:r>
      <w:r w:rsidR="001F357D" w:rsidRPr="002E0816">
        <w:t xml:space="preserve">, </w:t>
      </w:r>
      <w:r w:rsidR="003D241E">
        <w:t>t</w:t>
      </w:r>
      <w:r w:rsidR="001F357D" w:rsidRPr="002E0816">
        <w:t>he migraine disability assessment test (MIDAS), and Headcount-12 months.</w:t>
      </w:r>
      <w:r w:rsidR="006E236E" w:rsidRPr="002E0816">
        <w:fldChar w:fldCharType="begin">
          <w:fldData xml:space="preserve">PEVuZE5vdGU+PENpdGU+PEF1dGhvcj5TdGV3YXJ0PC9BdXRob3I+PFllYXI+MjAxNzwvWWVhcj48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==
</w:fldData>
        </w:fldChar>
      </w:r>
      <w:r w:rsidR="0046073D">
        <w:instrText xml:space="preserve"> ADDIN EN.CITE </w:instrText>
      </w:r>
      <w:r w:rsidR="0046073D">
        <w:fldChar w:fldCharType="begin">
          <w:fldData xml:space="preserve">PEVuZE5vdGU+PENpdGU+PEF1dGhvcj5TdGV3YXJ0PC9BdXRob3I+PFllYXI+MjAxNzwvWWVhcj48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==
</w:fldData>
        </w:fldChar>
      </w:r>
      <w:r w:rsidR="0046073D">
        <w:instrText xml:space="preserve"> ADDIN EN.CITE.DATA </w:instrText>
      </w:r>
      <w:r w:rsidR="0046073D">
        <w:fldChar w:fldCharType="end"/>
      </w:r>
      <w:r w:rsidR="006E236E" w:rsidRPr="002E0816">
        <w:fldChar w:fldCharType="separate"/>
      </w:r>
      <w:r w:rsidR="0046073D">
        <w:rPr>
          <w:noProof/>
        </w:rPr>
        <w:t>(44-46)</w:t>
      </w:r>
      <w:r w:rsidR="006E236E" w:rsidRPr="002E0816">
        <w:fldChar w:fldCharType="end"/>
      </w:r>
      <w:r w:rsidR="001F357D" w:rsidRPr="002E0816">
        <w:t xml:space="preserve">  Participants who screen positive for </w:t>
      </w:r>
      <w:r w:rsidR="004F3624" w:rsidRPr="002E0816">
        <w:t xml:space="preserve">DSM-5 </w:t>
      </w:r>
      <w:r w:rsidR="001F357D" w:rsidRPr="002E0816">
        <w:t xml:space="preserve">ADHD </w:t>
      </w:r>
      <w:r w:rsidR="004F3624" w:rsidRPr="002E0816">
        <w:t xml:space="preserve">checklist </w:t>
      </w:r>
      <w:r w:rsidR="001F357D" w:rsidRPr="002E0816">
        <w:t xml:space="preserve">will </w:t>
      </w:r>
      <w:r w:rsidR="0036620F" w:rsidRPr="002E0816">
        <w:t>undergo</w:t>
      </w:r>
      <w:r w:rsidR="001F357D" w:rsidRPr="002E0816">
        <w:t xml:space="preserve"> the Adult ADHD Investigator Symptom Rating Scale (AISRS). </w:t>
      </w:r>
    </w:p>
    <w:p w14:paraId="7BC1F0D4" w14:textId="77777777" w:rsidR="004F3624" w:rsidRPr="002E0816" w:rsidRDefault="004F3624" w:rsidP="00846423">
      <w:pPr>
        <w:spacing w:line="480" w:lineRule="auto"/>
        <w:rPr>
          <w:b/>
          <w:bCs/>
          <w:iCs/>
        </w:rPr>
      </w:pPr>
    </w:p>
    <w:p w14:paraId="1D655D0A" w14:textId="2D90BFD1" w:rsidR="004F3624" w:rsidRPr="002E0816" w:rsidRDefault="004F3624" w:rsidP="004F3624">
      <w:pPr>
        <w:spacing w:line="480" w:lineRule="auto"/>
        <w:rPr>
          <w:i/>
        </w:rPr>
      </w:pPr>
      <w:r w:rsidRPr="002E0816">
        <w:rPr>
          <w:b/>
          <w:bCs/>
          <w:iCs/>
        </w:rPr>
        <w:t>S</w:t>
      </w:r>
      <w:r w:rsidR="00846423" w:rsidRPr="002E0816">
        <w:rPr>
          <w:b/>
          <w:bCs/>
          <w:iCs/>
        </w:rPr>
        <w:t>ymptom Checklist</w:t>
      </w:r>
    </w:p>
    <w:p w14:paraId="6B912804" w14:textId="37414302" w:rsidR="00846423" w:rsidRPr="002E0816" w:rsidRDefault="00846423" w:rsidP="004F3624">
      <w:pPr>
        <w:spacing w:line="480" w:lineRule="auto"/>
        <w:ind w:firstLine="720"/>
      </w:pPr>
      <w:r w:rsidRPr="002E0816">
        <w:t>At each timepoint, the post-concussion symptom scale, as a subset of the Sports Concussion Assessment Tool 5</w:t>
      </w:r>
      <w:r w:rsidR="003D241E">
        <w:t xml:space="preserve"> </w:t>
      </w:r>
      <w:r w:rsidR="006E236E" w:rsidRPr="002E0816">
        <w:fldChar w:fldCharType="begin">
          <w:fldData xml:space="preserve">PEVuZE5vdGU+PENpdGU+PEF1dGhvcj5NY0Nyb3J5PC9BdXRob3I+PFllYXI+MjAxNzwvWWVhcj48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</w:fldData>
        </w:fldChar>
      </w:r>
      <w:r w:rsidR="0046073D">
        <w:instrText xml:space="preserve"> ADDIN EN.CITE </w:instrText>
      </w:r>
      <w:r w:rsidR="0046073D">
        <w:fldChar w:fldCharType="begin">
          <w:fldData xml:space="preserve">PEVuZE5vdGU+PENpdGU+PEF1dGhvcj5NY0Nyb3J5PC9BdXRob3I+PFllYXI+MjAxNzwvWWVhcj48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</w:fldData>
        </w:fldChar>
      </w:r>
      <w:r w:rsidR="0046073D">
        <w:instrText xml:space="preserve"> ADDIN EN.CITE.DATA </w:instrText>
      </w:r>
      <w:r w:rsidR="0046073D">
        <w:fldChar w:fldCharType="end"/>
      </w:r>
      <w:r w:rsidR="006E236E" w:rsidRPr="002E0816">
        <w:fldChar w:fldCharType="separate"/>
      </w:r>
      <w:r w:rsidR="0046073D">
        <w:rPr>
          <w:noProof/>
        </w:rPr>
        <w:t>(47)</w:t>
      </w:r>
      <w:r w:rsidR="006E236E" w:rsidRPr="002E0816">
        <w:fldChar w:fldCharType="end"/>
      </w:r>
      <w:r w:rsidR="003D241E">
        <w:t>,</w:t>
      </w:r>
      <w:r w:rsidR="009F20AD" w:rsidRPr="002E0816">
        <w:t xml:space="preserve"> </w:t>
      </w:r>
      <w:r w:rsidRPr="002E0816">
        <w:t xml:space="preserve">will be used </w:t>
      </w:r>
      <w:r w:rsidR="004F3624" w:rsidRPr="002E0816">
        <w:t xml:space="preserve">to </w:t>
      </w:r>
      <w:r w:rsidRPr="002E0816">
        <w:t xml:space="preserve">assess the presence and severity of concussion symptoms. </w:t>
      </w:r>
    </w:p>
    <w:p w14:paraId="6A78886D" w14:textId="77777777" w:rsidR="004F3624" w:rsidRPr="002E0816" w:rsidRDefault="004F3624" w:rsidP="004F3624">
      <w:pPr>
        <w:spacing w:line="480" w:lineRule="auto"/>
        <w:ind w:firstLine="720"/>
      </w:pPr>
    </w:p>
    <w:p w14:paraId="3AB903E9" w14:textId="058A5F7D" w:rsidR="00846423" w:rsidRPr="002E0816" w:rsidRDefault="00846423" w:rsidP="00846423">
      <w:pPr>
        <w:spacing w:line="480" w:lineRule="auto"/>
        <w:rPr>
          <w:b/>
          <w:bCs/>
        </w:rPr>
      </w:pPr>
      <w:r w:rsidRPr="002E0816">
        <w:rPr>
          <w:b/>
          <w:bCs/>
        </w:rPr>
        <w:t>24-Hour Dietary Recall</w:t>
      </w:r>
    </w:p>
    <w:p w14:paraId="575B7B2C" w14:textId="4BF2AF56" w:rsidR="00846423" w:rsidRPr="002E0816" w:rsidRDefault="001F4679" w:rsidP="005E1E41">
      <w:pPr>
        <w:spacing w:line="480" w:lineRule="auto"/>
        <w:ind w:firstLine="720"/>
        <w:rPr>
          <w:bCs/>
        </w:rPr>
      </w:pPr>
      <w:r w:rsidRPr="002E0816">
        <w:rPr>
          <w:bCs/>
        </w:rPr>
        <w:t>Dietary recall will be conducted by the Automated Self-Administered 24-hour dietary assessment tool (ASA24)</w:t>
      </w:r>
      <w:r w:rsidR="005E1E41">
        <w:rPr>
          <w:bCs/>
        </w:rPr>
        <w:t xml:space="preserve"> </w:t>
      </w:r>
      <w:r w:rsidR="00D20212" w:rsidRPr="002E0816">
        <w:rPr>
          <w:bCs/>
        </w:rPr>
        <w:fldChar w:fldCharType="begin">
          <w:fldData xml:space="preserve">PEVuZE5vdGU+PENpdGU+PEF1dGhvcj5TdWJhcjwvQXV0aG9yPjxZZWFyPjIwMTI8L1llYXI+PFJl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</w:fldData>
        </w:fldChar>
      </w:r>
      <w:r w:rsidR="0046073D">
        <w:rPr>
          <w:bCs/>
        </w:rPr>
        <w:instrText xml:space="preserve"> ADDIN EN.CITE </w:instrText>
      </w:r>
      <w:r w:rsidR="0046073D">
        <w:rPr>
          <w:bCs/>
        </w:rPr>
        <w:fldChar w:fldCharType="begin">
          <w:fldData xml:space="preserve">PEVuZE5vdGU+PENpdGU+PEF1dGhvcj5TdWJhcjwvQXV0aG9yPjxZZWFyPjIwMTI8L1llYXI+PFJl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</w:fldData>
        </w:fldChar>
      </w:r>
      <w:r w:rsidR="0046073D">
        <w:rPr>
          <w:bCs/>
        </w:rPr>
        <w:instrText xml:space="preserve"> ADDIN EN.CITE.DATA </w:instrText>
      </w:r>
      <w:r w:rsidR="0046073D">
        <w:rPr>
          <w:bCs/>
        </w:rPr>
      </w:r>
      <w:r w:rsidR="0046073D">
        <w:rPr>
          <w:bCs/>
        </w:rPr>
        <w:fldChar w:fldCharType="end"/>
      </w:r>
      <w:r w:rsidR="00D20212" w:rsidRPr="002E0816">
        <w:rPr>
          <w:bCs/>
        </w:rPr>
      </w:r>
      <w:r w:rsidR="00D20212" w:rsidRPr="002E0816">
        <w:rPr>
          <w:bCs/>
        </w:rPr>
        <w:fldChar w:fldCharType="separate"/>
      </w:r>
      <w:r w:rsidR="0046073D">
        <w:rPr>
          <w:bCs/>
          <w:noProof/>
        </w:rPr>
        <w:t>(48)</w:t>
      </w:r>
      <w:r w:rsidR="00D20212" w:rsidRPr="002E0816">
        <w:rPr>
          <w:bCs/>
        </w:rPr>
        <w:fldChar w:fldCharType="end"/>
      </w:r>
      <w:r w:rsidR="005E1E41">
        <w:rPr>
          <w:bCs/>
        </w:rPr>
        <w:t>,</w:t>
      </w:r>
      <w:r w:rsidR="0028685B" w:rsidRPr="002E0816">
        <w:rPr>
          <w:bCs/>
        </w:rPr>
        <w:t xml:space="preserve"> </w:t>
      </w:r>
      <w:r w:rsidR="000D6874" w:rsidRPr="002E0816">
        <w:rPr>
          <w:bCs/>
        </w:rPr>
        <w:t xml:space="preserve">Exploratory analysis may consider potential mediation or moderation effects of dietary intake, including total calories </w:t>
      </w:r>
      <w:r w:rsidR="00AB6AD8" w:rsidRPr="002E0816">
        <w:rPr>
          <w:bCs/>
        </w:rPr>
        <w:t xml:space="preserve">per carbohydrate, protein, and fat. </w:t>
      </w:r>
      <w:r w:rsidRPr="002E0816">
        <w:rPr>
          <w:bCs/>
        </w:rPr>
        <w:t xml:space="preserve"> </w:t>
      </w:r>
    </w:p>
    <w:p w14:paraId="0423BDA5" w14:textId="77777777" w:rsidR="00D20212" w:rsidRPr="002E0816" w:rsidRDefault="00D20212" w:rsidP="004F3624">
      <w:pPr>
        <w:spacing w:line="480" w:lineRule="auto"/>
        <w:ind w:firstLine="720"/>
        <w:jc w:val="both"/>
      </w:pPr>
    </w:p>
    <w:p w14:paraId="0D9B6A1B" w14:textId="77777777" w:rsidR="00705AAC" w:rsidRPr="002E0816" w:rsidRDefault="00705AAC" w:rsidP="00705AAC">
      <w:pPr>
        <w:spacing w:line="480" w:lineRule="auto"/>
        <w:rPr>
          <w:b/>
          <w:bCs/>
          <w:iCs/>
        </w:rPr>
      </w:pPr>
      <w:r w:rsidRPr="002E0816">
        <w:rPr>
          <w:b/>
          <w:bCs/>
          <w:iCs/>
        </w:rPr>
        <w:t>Blood Biomarker Assessment:</w:t>
      </w:r>
    </w:p>
    <w:p w14:paraId="57288875" w14:textId="0C9CC5E3" w:rsidR="00060DAB" w:rsidRPr="002E0816" w:rsidRDefault="005108EE" w:rsidP="00D20212">
      <w:pPr>
        <w:spacing w:line="480" w:lineRule="auto"/>
        <w:ind w:firstLine="720"/>
      </w:pPr>
      <w:r w:rsidRPr="002E0816">
        <w:t>Capillary blood sampl</w:t>
      </w:r>
      <w:r w:rsidR="00D20212" w:rsidRPr="002E0816">
        <w:t>ing</w:t>
      </w:r>
      <w:r w:rsidRPr="002E0816">
        <w:t xml:space="preserve"> </w:t>
      </w:r>
      <w:r w:rsidR="00D20212" w:rsidRPr="002E0816">
        <w:t xml:space="preserve">using the Tasso blood collection device </w:t>
      </w:r>
      <w:r w:rsidR="00705AAC" w:rsidRPr="002E0816">
        <w:t xml:space="preserve">will be performed each test session. </w:t>
      </w:r>
      <w:r w:rsidRPr="002E0816">
        <w:t xml:space="preserve">A trained phlebotomist will thoroughly clean the area with an alcohol swab and collect </w:t>
      </w:r>
      <w:r w:rsidR="004A3746" w:rsidRPr="002E0816">
        <w:t xml:space="preserve">two sets of </w:t>
      </w:r>
      <w:r w:rsidR="00060DAB" w:rsidRPr="002E0816">
        <w:t xml:space="preserve">400 uL of capillary blood sample using </w:t>
      </w:r>
      <w:r w:rsidRPr="002E0816">
        <w:t xml:space="preserve">the </w:t>
      </w:r>
      <w:r w:rsidR="00060DAB" w:rsidRPr="002E0816">
        <w:t xml:space="preserve">Tasso device. Plasma levels of NF-L, Tau, UCH-L1, and GFAP will be assessed by Simoa 4-plex assay kits (Quanterix), </w:t>
      </w:r>
      <w:r w:rsidR="002B582C" w:rsidRPr="002E0816">
        <w:t xml:space="preserve">as well as </w:t>
      </w:r>
      <w:r w:rsidR="00901099" w:rsidRPr="002E0816">
        <w:t xml:space="preserve">various exploratory markers including inflammatory cytokines and energy-related metabolites. </w:t>
      </w:r>
    </w:p>
    <w:p w14:paraId="35E7EB3B" w14:textId="77777777" w:rsidR="002B582C" w:rsidRPr="002E0816" w:rsidRDefault="002B582C" w:rsidP="00901099">
      <w:pPr>
        <w:spacing w:line="480" w:lineRule="auto"/>
      </w:pPr>
    </w:p>
    <w:p w14:paraId="39BCE561" w14:textId="75604185" w:rsidR="00705AAC" w:rsidRPr="002E0816" w:rsidRDefault="00705AAC" w:rsidP="00705AAC">
      <w:pPr>
        <w:spacing w:line="480" w:lineRule="auto"/>
        <w:rPr>
          <w:rFonts w:eastAsia="Calibri"/>
          <w:b/>
          <w:bCs/>
          <w:color w:val="000000" w:themeColor="text1"/>
        </w:rPr>
      </w:pPr>
      <w:r w:rsidRPr="002E0816">
        <w:rPr>
          <w:rFonts w:eastAsia="Calibri"/>
          <w:b/>
          <w:bCs/>
          <w:color w:val="000000" w:themeColor="text1"/>
        </w:rPr>
        <w:t>Neuroimaging Assessment</w:t>
      </w:r>
    </w:p>
    <w:p w14:paraId="1EB88FE3" w14:textId="283F63CD" w:rsidR="00705AAC" w:rsidRPr="002E0816" w:rsidRDefault="00705AAC" w:rsidP="004A3746">
      <w:pPr>
        <w:autoSpaceDE w:val="0"/>
        <w:autoSpaceDN w:val="0"/>
        <w:adjustRightInd w:val="0"/>
        <w:spacing w:line="480" w:lineRule="auto"/>
        <w:ind w:firstLine="720"/>
      </w:pPr>
      <w:r w:rsidRPr="002E0816">
        <w:t>Neuroimaging assessments will take place in the I</w:t>
      </w:r>
      <w:r w:rsidR="004A3746" w:rsidRPr="002E0816">
        <w:t>ndiana University’s</w:t>
      </w:r>
      <w:r w:rsidRPr="002E0816">
        <w:t xml:space="preserve"> Imaging Research Facility (IRF), which houses a research-dedicated 3T Siemens Prisma MRI scanner equipped with a 64-channel head/neck coil. </w:t>
      </w:r>
    </w:p>
    <w:p w14:paraId="2974B32F" w14:textId="4E0FFCC5" w:rsidR="00705AAC" w:rsidRPr="002E0816" w:rsidRDefault="00705AAC" w:rsidP="004A3746">
      <w:pPr>
        <w:autoSpaceDE w:val="0"/>
        <w:autoSpaceDN w:val="0"/>
        <w:adjustRightInd w:val="0"/>
        <w:spacing w:line="480" w:lineRule="auto"/>
        <w:ind w:firstLine="720"/>
      </w:pPr>
      <w:r w:rsidRPr="002E0816">
        <w:t>High-resolution anatomical images (T1 weighted) will be acquired using 3D MPRAGE pulse sequence: TR/TE=2400/2.3ms, TI=1060ms, flip angle=8, field-of-view=256mm, matrix=320x320, bandwidth = 160 Hz/pixel, iPAT=2, resulting in 0.8 mm isotropic resolution. Two consecutive DTI sessions with opposite phase encoding directions will be performed with a simultaneous multi-slice (SMS) single-shot spin-echo echo-planar imaging (EPI) pulse sequence (TE=89.4ms; TR=3590s, 1.5mm isotropic resolution). Each session has 103 images with different diffusion weightings and gradient directions (7 b=0 s/mm</w:t>
      </w:r>
      <w:r w:rsidRPr="002E0816">
        <w:rPr>
          <w:vertAlign w:val="superscript"/>
        </w:rPr>
        <w:t>2</w:t>
      </w:r>
      <w:r w:rsidRPr="002E0816">
        <w:t>, 6 directions with b=500 s/mm</w:t>
      </w:r>
      <w:r w:rsidRPr="002E0816">
        <w:rPr>
          <w:vertAlign w:val="superscript"/>
        </w:rPr>
        <w:t>2</w:t>
      </w:r>
      <w:r w:rsidRPr="002E0816">
        <w:t>, 15 directions with b=1000 s/mm</w:t>
      </w:r>
      <w:r w:rsidRPr="002E0816">
        <w:rPr>
          <w:vertAlign w:val="superscript"/>
        </w:rPr>
        <w:t>2</w:t>
      </w:r>
      <w:r w:rsidRPr="002E0816">
        <w:t>, 15 directions with b=2000 s/mm</w:t>
      </w:r>
      <w:r w:rsidRPr="002E0816">
        <w:rPr>
          <w:vertAlign w:val="superscript"/>
        </w:rPr>
        <w:t>2</w:t>
      </w:r>
      <w:r w:rsidRPr="002E0816">
        <w:t>, and 60 directions b=2500 s/mm</w:t>
      </w:r>
      <w:r w:rsidRPr="002E0816">
        <w:rPr>
          <w:vertAlign w:val="superscript"/>
        </w:rPr>
        <w:t>2</w:t>
      </w:r>
      <w:r w:rsidRPr="002E0816">
        <w:t>). The DTI protocol is adapted from the Adolescent Brain Cognitive Development study,</w:t>
      </w:r>
      <w:r w:rsidR="00FB3BB8" w:rsidRPr="002E0816">
        <w:fldChar w:fldCharType="begin">
          <w:fldData xml:space="preserve">PEVuZE5vdGU+PENpdGU+PEF1dGhvcj5IYWdsZXI8L0F1dGhvcj48WWVhcj4yMDE5PC9ZZWFyPjxS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=
</w:fldData>
        </w:fldChar>
      </w:r>
      <w:r w:rsidR="0046073D">
        <w:instrText xml:space="preserve"> ADDIN EN.CITE </w:instrText>
      </w:r>
      <w:r w:rsidR="0046073D">
        <w:fldChar w:fldCharType="begin">
          <w:fldData xml:space="preserve">PEVuZE5vdGU+PENpdGU+PEF1dGhvcj5IYWdsZXI8L0F1dGhvcj48WWVhcj4yMDE5PC9ZZWFyPjxS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=
</w:fldData>
        </w:fldChar>
      </w:r>
      <w:r w:rsidR="0046073D">
        <w:instrText xml:space="preserve"> ADDIN EN.CITE.DATA </w:instrText>
      </w:r>
      <w:r w:rsidR="0046073D">
        <w:fldChar w:fldCharType="end"/>
      </w:r>
      <w:r w:rsidR="00FB3BB8" w:rsidRPr="002E0816">
        <w:fldChar w:fldCharType="separate"/>
      </w:r>
      <w:r w:rsidR="0046073D">
        <w:rPr>
          <w:noProof/>
        </w:rPr>
        <w:t>(49)</w:t>
      </w:r>
      <w:r w:rsidR="00FB3BB8" w:rsidRPr="002E0816">
        <w:fldChar w:fldCharType="end"/>
      </w:r>
      <w:r w:rsidRPr="002E0816">
        <w:t xml:space="preserve"> which is optimized for analysis. The total scan time is 13 minutes. Resting-state</w:t>
      </w:r>
      <w:r w:rsidRPr="002E0816">
        <w:rPr>
          <w:b/>
          <w:bCs/>
          <w:u w:val="single"/>
        </w:rPr>
        <w:t xml:space="preserve"> </w:t>
      </w:r>
      <w:r w:rsidRPr="002E0816">
        <w:t>data will be collected using a SMS single-shot EPI sequence with the following parameters: FOV=216mm, TR/TE=800/30ms, flip angle=52</w:t>
      </w:r>
      <w:r w:rsidRPr="002E0816">
        <w:sym w:font="Symbol" w:char="F0B0"/>
      </w:r>
      <w:r w:rsidRPr="002E0816">
        <w:t xml:space="preserve">, matrix=90×90, resolution=2.4 mm isotropic, and multiband acceleration factor=6, with 1000 total volumes acquired. Resting-state connectivity data will be acquired while the participant relaxes with eyes open and passively viewing a crosshair for 12 minutes. Two short spin-echo EPI scans with opposite phase encoding directions will be acquired for susceptibility artifact correction. Perfusion imaging will be acquired using three-dimension pulse continuous arterial spin labeling (3D-PCASL) perfusion imaging using a 3D background suppressed fast-spin-echo stack-of-spiral readout module with </w:t>
      </w:r>
      <w:r w:rsidRPr="002E0816">
        <w:lastRenderedPageBreak/>
        <w:t>eight in-plane spiral interleaves (TR/TE/TI =5327ms/10.</w:t>
      </w:r>
      <w:r w:rsidR="00994EF9" w:rsidRPr="002E0816">
        <w:t>5</w:t>
      </w:r>
      <w:r w:rsidRPr="002E0816">
        <w:t>ms/2525ms, labeling duration=1500ms, post-labeling delay=2525ms, no flow-crushing gradients, FOV=240x240mm2, in-plane matrix=128×128, number of excitation= 4, slice thickness=4mm) and an echo train length of 36 to obtain 36 consecutive axial slices</w:t>
      </w:r>
      <w:r w:rsidR="005E1E41">
        <w:t xml:space="preserve"> </w:t>
      </w:r>
      <w:r w:rsidR="00A74EFA" w:rsidRPr="002E0816">
        <w:fldChar w:fldCharType="begin">
          <w:fldData xml:space="preserve">PEVuZE5vdGU+PENpdGU+PEF1dGhvcj5DbGFyazwvQXV0aG9yPjxZZWFyPjIwMjE8L1llYXI+PFJl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</w:fldData>
        </w:fldChar>
      </w:r>
      <w:r w:rsidR="0046073D">
        <w:instrText xml:space="preserve"> ADDIN EN.CITE </w:instrText>
      </w:r>
      <w:r w:rsidR="0046073D">
        <w:fldChar w:fldCharType="begin">
          <w:fldData xml:space="preserve">PEVuZE5vdGU+PENpdGU+PEF1dGhvcj5DbGFyazwvQXV0aG9yPjxZZWFyPjIwMjE8L1llYXI+PFJl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</w:fldData>
        </w:fldChar>
      </w:r>
      <w:r w:rsidR="0046073D">
        <w:instrText xml:space="preserve"> ADDIN EN.CITE.DATA </w:instrText>
      </w:r>
      <w:r w:rsidR="0046073D">
        <w:fldChar w:fldCharType="end"/>
      </w:r>
      <w:r w:rsidR="00A74EFA" w:rsidRPr="002E0816">
        <w:fldChar w:fldCharType="separate"/>
      </w:r>
      <w:r w:rsidR="0046073D">
        <w:rPr>
          <w:noProof/>
        </w:rPr>
        <w:t>(50)</w:t>
      </w:r>
      <w:r w:rsidR="00A74EFA" w:rsidRPr="002E0816">
        <w:fldChar w:fldCharType="end"/>
      </w:r>
      <w:r w:rsidR="005E1E41">
        <w:t>.</w:t>
      </w:r>
      <w:r w:rsidRPr="002E0816">
        <w:t xml:space="preserve"> Quantitative Susceptibility Mapping</w:t>
      </w:r>
      <w:r w:rsidRPr="002E0816">
        <w:rPr>
          <w:b/>
          <w:bCs/>
        </w:rPr>
        <w:t xml:space="preserve"> </w:t>
      </w:r>
      <w:r w:rsidRPr="002E0816">
        <w:t>will be collected using a three-dimensional flow-compensated multiecho gradient-echo sequence with a repetition time of 45 msec, a total of five echoes (time of the first echo, 13msec) with echo spacing of 6 msec, flip angle=20°, FOV=24×24cm, matrix=512×256, and 88 sections acquired with 1.5-mm thickness</w:t>
      </w:r>
      <w:r w:rsidR="005E1E41">
        <w:t xml:space="preserve"> </w:t>
      </w:r>
      <w:r w:rsidR="00A74EFA" w:rsidRPr="002E0816">
        <w:fldChar w:fldCharType="begin">
          <w:fldData xml:space="preserve">PEVuZE5vdGU+PENpdGU+PEF1dGhvcj5MaXU8L0F1dGhvcj48WWVhcj4yMDE2PC9ZZWFyPjxSZWNO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</w:fldData>
        </w:fldChar>
      </w:r>
      <w:r w:rsidR="0046073D">
        <w:instrText xml:space="preserve"> ADDIN EN.CITE </w:instrText>
      </w:r>
      <w:r w:rsidR="0046073D">
        <w:fldChar w:fldCharType="begin">
          <w:fldData xml:space="preserve">PEVuZE5vdGU+PENpdGU+PEF1dGhvcj5MaXU8L0F1dGhvcj48WWVhcj4yMDE2PC9ZZWFyPjxSZWNO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</w:fldData>
        </w:fldChar>
      </w:r>
      <w:r w:rsidR="0046073D">
        <w:instrText xml:space="preserve"> ADDIN EN.CITE.DATA </w:instrText>
      </w:r>
      <w:r w:rsidR="0046073D">
        <w:fldChar w:fldCharType="end"/>
      </w:r>
      <w:r w:rsidR="00A74EFA" w:rsidRPr="002E0816">
        <w:fldChar w:fldCharType="separate"/>
      </w:r>
      <w:r w:rsidR="0046073D">
        <w:rPr>
          <w:noProof/>
        </w:rPr>
        <w:t>(51)</w:t>
      </w:r>
      <w:r w:rsidR="00A74EFA" w:rsidRPr="002E0816">
        <w:fldChar w:fldCharType="end"/>
      </w:r>
      <w:r w:rsidR="005E1E41">
        <w:t>.</w:t>
      </w:r>
    </w:p>
    <w:p w14:paraId="36F4ADFB" w14:textId="77777777" w:rsidR="00994EF9" w:rsidRPr="002E0816" w:rsidRDefault="00994EF9" w:rsidP="00913AC6">
      <w:pPr>
        <w:spacing w:line="480" w:lineRule="auto"/>
        <w:rPr>
          <w:b/>
          <w:bCs/>
          <w:iCs/>
        </w:rPr>
      </w:pPr>
    </w:p>
    <w:p w14:paraId="6D22B7E8" w14:textId="63C3380B" w:rsidR="00705AAC" w:rsidRPr="002E0816" w:rsidRDefault="00705AAC" w:rsidP="00913AC6">
      <w:pPr>
        <w:spacing w:line="480" w:lineRule="auto"/>
        <w:rPr>
          <w:b/>
          <w:bCs/>
          <w:iCs/>
        </w:rPr>
      </w:pPr>
      <w:r w:rsidRPr="002E0816">
        <w:rPr>
          <w:b/>
          <w:bCs/>
          <w:iCs/>
        </w:rPr>
        <w:t>Cold Pressor Test</w:t>
      </w:r>
    </w:p>
    <w:p w14:paraId="67F632E5" w14:textId="7734AADD" w:rsidR="00705AAC" w:rsidRPr="002E0816" w:rsidRDefault="00705AAC" w:rsidP="005E1E41">
      <w:pPr>
        <w:spacing w:line="480" w:lineRule="auto"/>
        <w:ind w:firstLine="720"/>
        <w:rPr>
          <w:bCs/>
          <w:color w:val="000000" w:themeColor="text1"/>
        </w:rPr>
      </w:pPr>
      <w:r w:rsidRPr="002E0816">
        <w:rPr>
          <w:bCs/>
          <w:color w:val="000000" w:themeColor="text1"/>
        </w:rPr>
        <w:t xml:space="preserve">The CPT procedure will take 30 min, and participants will rest quietly in the supine position the entire time. After </w:t>
      </w:r>
      <w:r w:rsidR="00994EF9" w:rsidRPr="002E0816">
        <w:rPr>
          <w:bCs/>
          <w:color w:val="000000" w:themeColor="text1"/>
        </w:rPr>
        <w:t>15</w:t>
      </w:r>
      <w:r w:rsidRPr="002E0816">
        <w:rPr>
          <w:bCs/>
          <w:color w:val="000000" w:themeColor="text1"/>
        </w:rPr>
        <w:t xml:space="preserve"> min of rest, the CPT will be performed by immersing the participant’s hand up to the wrist in agitated cold water (~0</w:t>
      </w:r>
      <w:r w:rsidRPr="002E0816">
        <w:rPr>
          <w:bCs/>
          <w:color w:val="000000" w:themeColor="text1"/>
        </w:rPr>
        <w:sym w:font="Symbol" w:char="F0B0"/>
      </w:r>
      <w:r w:rsidRPr="002E0816">
        <w:rPr>
          <w:bCs/>
          <w:color w:val="000000" w:themeColor="text1"/>
        </w:rPr>
        <w:t>C) for 2 min. Throughout, beat-to-beat blood pressure will be continually measured using finger photoplethysmography and heart rate using a 3-lead ECG. Data will be collected at 1,000 Hz using a data acquisition system (Powerlab), and mean values for MAP and heart rate will be extracted offline in 30</w:t>
      </w:r>
      <w:r w:rsidR="006E4DD4" w:rsidRPr="002E0816">
        <w:rPr>
          <w:bCs/>
          <w:color w:val="000000" w:themeColor="text1"/>
        </w:rPr>
        <w:t xml:space="preserve"> </w:t>
      </w:r>
      <w:r w:rsidRPr="002E0816">
        <w:rPr>
          <w:bCs/>
          <w:color w:val="000000" w:themeColor="text1"/>
        </w:rPr>
        <w:t xml:space="preserve">s bins. The area under the curve will then be calculated to provide an index of the cumulative sympathetic response to the CPT. </w:t>
      </w:r>
      <w:r w:rsidR="001E5DB0" w:rsidRPr="002E0816">
        <w:rPr>
          <w:bCs/>
          <w:color w:val="000000" w:themeColor="text1"/>
        </w:rPr>
        <w:t>Resting-state heart rate variability and spontaneous cardiovagal baroreflex sensitivity (cBRS) will be collected over the 5 min before the CPT. Using the R-R interval data collected from the ECG recordings during 5 min of paced breathing, time domain analyses will be performed to estimate overall heart rate variability and provide insight into cardiac parasympathetic activity</w:t>
      </w:r>
      <w:r w:rsidR="005E1E41">
        <w:rPr>
          <w:bCs/>
          <w:color w:val="000000" w:themeColor="text1"/>
        </w:rPr>
        <w:t xml:space="preserve"> </w:t>
      </w:r>
      <w:r w:rsidR="00A74EFA" w:rsidRPr="002E0816">
        <w:rPr>
          <w:bCs/>
          <w:color w:val="000000" w:themeColor="text1"/>
        </w:rPr>
        <w:fldChar w:fldCharType="begin"/>
      </w:r>
      <w:r w:rsidR="0046073D">
        <w:rPr>
          <w:bCs/>
          <w:color w:val="000000" w:themeColor="text1"/>
        </w:rPr>
        <w:instrText xml:space="preserve"> ADDIN EN.CITE &lt;EndNote&gt;&lt;Cite&gt;&lt;Author&gt;Perini&lt;/Author&gt;&lt;Year&gt;2003&lt;/Year&gt;&lt;RecNum&gt;8208&lt;/RecNum&gt;&lt;DisplayText&gt;(52)&lt;/DisplayText&gt;&lt;record&gt;&lt;rec-number&gt;8208&lt;/rec-number&gt;&lt;foreign-keys&gt;&lt;key app="EN" db-id="ft2ew0edap5v2uef0d55x2z6at2pfsxzfvst" timestamp="1610817266"&gt;8208&lt;/key&gt;&lt;/foreign-keys&gt;&lt;ref-type name="Journal Article"&gt;17&lt;/ref-type&gt;&lt;contributors&gt;&lt;authors&gt;&lt;author&gt;Perini, R.&lt;/author&gt;&lt;author&gt;Veicsteinas, A.&lt;/author&gt;&lt;/authors&gt;&lt;/contributors&gt;&lt;auth-address&gt;Dipartimento di Scienze Biomediche e Biotecnologie-Sezione di Fisiologia Umana, Universita degli Studi di Brescia, viale Europa 11, 25123 Brescia, Italy. perini@med.unibs.it&lt;/auth-address&gt;&lt;titles&gt;&lt;title&gt;Heart rate variability and autonomic activity at rest and during exercise in various physiological conditions&lt;/title&gt;&lt;secondary-title&gt;Eur J Appl Physiol&lt;/secondary-title&gt;&lt;/titles&gt;&lt;periodical&gt;&lt;full-title&gt;Eur J Appl Physiol&lt;/full-title&gt;&lt;abbr-1&gt;European journal of applied physiology&lt;/abbr-1&gt;&lt;/periodical&gt;&lt;pages&gt;317-25&lt;/pages&gt;&lt;volume&gt;90&lt;/volume&gt;&lt;number&gt;3-4&lt;/number&gt;&lt;edition&gt;2003/09/19&lt;/edition&gt;&lt;keywords&gt;&lt;keyword&gt;Altitude&lt;/keyword&gt;&lt;keyword&gt;Autonomic Nervous System/*physiology&lt;/keyword&gt;&lt;keyword&gt;Cardiovascular Physiological Phenomena&lt;/keyword&gt;&lt;keyword&gt;Electrocardiography&lt;/keyword&gt;&lt;keyword&gt;Exercise/*physiology&lt;/keyword&gt;&lt;keyword&gt;Exercise Test&lt;/keyword&gt;&lt;keyword&gt;Heart/innervation/physiology&lt;/keyword&gt;&lt;keyword&gt;Heart Rate/*physiology&lt;/keyword&gt;&lt;keyword&gt;Humans&lt;/keyword&gt;&lt;keyword&gt;Immersion&lt;/keyword&gt;&lt;keyword&gt;Oxygen Consumption&lt;/keyword&gt;&lt;keyword&gt;Posture/physiology&lt;/keyword&gt;&lt;keyword&gt;Rest/*physiology&lt;/keyword&gt;&lt;keyword&gt;Sympathetic Nervous System/physiology&lt;/keyword&gt;&lt;keyword&gt;Vagus Nerve/physiology&lt;/keyword&gt;&lt;/keywords&gt;&lt;dates&gt;&lt;year&gt;2003&lt;/year&gt;&lt;pub-dates&gt;&lt;date&gt;Oct&lt;/date&gt;&lt;/pub-dates&gt;&lt;/dates&gt;&lt;isbn&gt;1439-6319 (Print)&amp;#xD;1439-6319 (Linking)&lt;/isbn&gt;&lt;accession-num&gt;13680241&lt;/accession-num&gt;&lt;urls&gt;&lt;related-urls&gt;&lt;url&gt;https://www.ncbi.nlm.nih.gov/pubmed/13680241&lt;/url&gt;&lt;/related-urls&gt;&lt;/urls&gt;&lt;electronic-resource-num&gt;10.1007/s00421-003-0953-9&lt;/electronic-resource-num&gt;&lt;/record&gt;&lt;/Cite&gt;&lt;/EndNote&gt;</w:instrText>
      </w:r>
      <w:r w:rsidR="00A74EFA" w:rsidRPr="002E0816">
        <w:rPr>
          <w:bCs/>
          <w:color w:val="000000" w:themeColor="text1"/>
        </w:rPr>
        <w:fldChar w:fldCharType="separate"/>
      </w:r>
      <w:r w:rsidR="0046073D">
        <w:rPr>
          <w:bCs/>
          <w:noProof/>
          <w:color w:val="000000" w:themeColor="text1"/>
        </w:rPr>
        <w:t>(52)</w:t>
      </w:r>
      <w:r w:rsidR="00A74EFA" w:rsidRPr="002E0816">
        <w:rPr>
          <w:bCs/>
          <w:color w:val="000000" w:themeColor="text1"/>
        </w:rPr>
        <w:fldChar w:fldCharType="end"/>
      </w:r>
      <w:r w:rsidR="005E1E41">
        <w:rPr>
          <w:bCs/>
          <w:color w:val="000000" w:themeColor="text1"/>
        </w:rPr>
        <w:t>.</w:t>
      </w:r>
      <w:r w:rsidR="001E5DB0" w:rsidRPr="002E0816">
        <w:rPr>
          <w:bCs/>
          <w:color w:val="000000" w:themeColor="text1"/>
        </w:rPr>
        <w:t xml:space="preserve"> Baroreflex sequences of 4 consecutive cardiac cycles will be </w:t>
      </w:r>
      <w:r w:rsidR="001E5DB0" w:rsidRPr="002E0816">
        <w:rPr>
          <w:bCs/>
          <w:color w:val="000000" w:themeColor="text1"/>
        </w:rPr>
        <w:lastRenderedPageBreak/>
        <w:t>captured using WinCPRS software</w:t>
      </w:r>
      <w:r w:rsidR="000A4AA0" w:rsidRPr="002E0816">
        <w:rPr>
          <w:bCs/>
          <w:color w:val="000000" w:themeColor="text1"/>
        </w:rPr>
        <w:t xml:space="preserve">. </w:t>
      </w:r>
      <w:r w:rsidR="001E5DB0" w:rsidRPr="002E0816">
        <w:rPr>
          <w:bCs/>
          <w:color w:val="000000" w:themeColor="text1"/>
        </w:rPr>
        <w:t>The mean of the regression slope will be calculated as the cBRS gain and used for analysis</w:t>
      </w:r>
      <w:r w:rsidR="005E1E41">
        <w:rPr>
          <w:bCs/>
          <w:color w:val="000000" w:themeColor="text1"/>
        </w:rPr>
        <w:t xml:space="preserve"> </w:t>
      </w:r>
      <w:r w:rsidR="00A74EFA" w:rsidRPr="002E0816">
        <w:rPr>
          <w:bCs/>
          <w:color w:val="000000" w:themeColor="text1"/>
        </w:rPr>
        <w:fldChar w:fldCharType="begin">
          <w:fldData xml:space="preserve">PEVuZE5vdGU+PENpdGU+PEF1dGhvcj5NRjwvQXV0aG9yPjxZZWFyPjIwMTk8L1llYXI+PFJlY051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</w:fldData>
        </w:fldChar>
      </w:r>
      <w:r w:rsidR="0046073D">
        <w:rPr>
          <w:bCs/>
          <w:color w:val="000000" w:themeColor="text1"/>
        </w:rPr>
        <w:instrText xml:space="preserve"> ADDIN EN.CITE </w:instrText>
      </w:r>
      <w:r w:rsidR="0046073D">
        <w:rPr>
          <w:bCs/>
          <w:color w:val="000000" w:themeColor="text1"/>
        </w:rPr>
        <w:fldChar w:fldCharType="begin">
          <w:fldData xml:space="preserve">PEVuZE5vdGU+PENpdGU+PEF1dGhvcj5NRjwvQXV0aG9yPjxZZWFyPjIwMTk8L1llYXI+PFJlY051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</w:fldData>
        </w:fldChar>
      </w:r>
      <w:r w:rsidR="0046073D">
        <w:rPr>
          <w:bCs/>
          <w:color w:val="000000" w:themeColor="text1"/>
        </w:rPr>
        <w:instrText xml:space="preserve"> ADDIN EN.CITE.DATA </w:instrText>
      </w:r>
      <w:r w:rsidR="0046073D">
        <w:rPr>
          <w:bCs/>
          <w:color w:val="000000" w:themeColor="text1"/>
        </w:rPr>
      </w:r>
      <w:r w:rsidR="0046073D">
        <w:rPr>
          <w:bCs/>
          <w:color w:val="000000" w:themeColor="text1"/>
        </w:rPr>
        <w:fldChar w:fldCharType="end"/>
      </w:r>
      <w:r w:rsidR="00A74EFA" w:rsidRPr="002E0816">
        <w:rPr>
          <w:bCs/>
          <w:color w:val="000000" w:themeColor="text1"/>
        </w:rPr>
      </w:r>
      <w:r w:rsidR="00A74EFA" w:rsidRPr="002E0816">
        <w:rPr>
          <w:bCs/>
          <w:color w:val="000000" w:themeColor="text1"/>
        </w:rPr>
        <w:fldChar w:fldCharType="separate"/>
      </w:r>
      <w:r w:rsidR="0046073D">
        <w:rPr>
          <w:bCs/>
          <w:noProof/>
          <w:color w:val="000000" w:themeColor="text1"/>
        </w:rPr>
        <w:t>(53)</w:t>
      </w:r>
      <w:r w:rsidR="00A74EFA" w:rsidRPr="002E0816">
        <w:rPr>
          <w:bCs/>
          <w:color w:val="000000" w:themeColor="text1"/>
        </w:rPr>
        <w:fldChar w:fldCharType="end"/>
      </w:r>
      <w:r w:rsidR="005E1E41">
        <w:rPr>
          <w:bCs/>
          <w:color w:val="000000" w:themeColor="text1"/>
        </w:rPr>
        <w:t>.</w:t>
      </w:r>
      <w:r w:rsidR="00A74EFA" w:rsidRPr="002E0816">
        <w:rPr>
          <w:bCs/>
          <w:color w:val="000000" w:themeColor="text1"/>
        </w:rPr>
        <w:t xml:space="preserve"> </w:t>
      </w:r>
    </w:p>
    <w:p w14:paraId="2B8BB698" w14:textId="77777777" w:rsidR="000A4AA0" w:rsidRPr="002E0816" w:rsidRDefault="000A4AA0" w:rsidP="00913AC6">
      <w:pPr>
        <w:spacing w:line="480" w:lineRule="auto"/>
        <w:rPr>
          <w:b/>
          <w:bCs/>
          <w:iCs/>
        </w:rPr>
      </w:pPr>
    </w:p>
    <w:p w14:paraId="0B0325CD" w14:textId="0C7CD1DD" w:rsidR="006A6E97" w:rsidRPr="002E0816" w:rsidRDefault="00B46A1D" w:rsidP="00913AC6">
      <w:pPr>
        <w:spacing w:line="480" w:lineRule="auto"/>
      </w:pPr>
      <w:r w:rsidRPr="002E0816">
        <w:rPr>
          <w:b/>
          <w:bCs/>
          <w:iCs/>
        </w:rPr>
        <w:t xml:space="preserve">Near </w:t>
      </w:r>
      <w:r w:rsidR="006A6E97" w:rsidRPr="002E0816">
        <w:rPr>
          <w:b/>
          <w:bCs/>
          <w:iCs/>
        </w:rPr>
        <w:t>P</w:t>
      </w:r>
      <w:r w:rsidRPr="002E0816">
        <w:rPr>
          <w:b/>
          <w:bCs/>
          <w:iCs/>
        </w:rPr>
        <w:t xml:space="preserve">oint </w:t>
      </w:r>
      <w:r w:rsidR="006A6E97" w:rsidRPr="002E0816">
        <w:rPr>
          <w:b/>
          <w:bCs/>
          <w:iCs/>
        </w:rPr>
        <w:t>C</w:t>
      </w:r>
      <w:r w:rsidRPr="002E0816">
        <w:rPr>
          <w:b/>
          <w:bCs/>
          <w:iCs/>
        </w:rPr>
        <w:t>onvergence (NPC)</w:t>
      </w:r>
    </w:p>
    <w:p w14:paraId="78D87ADC" w14:textId="67A526E5" w:rsidR="006A6E97" w:rsidRPr="002E0816" w:rsidRDefault="000A4AA0" w:rsidP="000A4AA0">
      <w:pPr>
        <w:spacing w:line="480" w:lineRule="auto"/>
        <w:ind w:firstLine="720"/>
        <w:rPr>
          <w:bCs/>
        </w:rPr>
      </w:pPr>
      <w:r w:rsidRPr="002E0816">
        <w:t>NPC</w:t>
      </w:r>
      <w:r w:rsidR="006A6E97" w:rsidRPr="002E0816">
        <w:t xml:space="preserve"> </w:t>
      </w:r>
      <w:r w:rsidR="00B46A1D" w:rsidRPr="002E0816">
        <w:t>will be measured based on our established protocol</w:t>
      </w:r>
      <w:r w:rsidR="005E1E41">
        <w:t xml:space="preserve"> </w:t>
      </w:r>
      <w:r w:rsidR="0097662D" w:rsidRPr="002E0816">
        <w:fldChar w:fldCharType="begin">
          <w:fldData xml:space="preserve">PEVuZE5vdGU+PENpdGU+PEF1dGhvcj5Ob3dhazwvQXV0aG9yPjxZZWFyPjIwMjA8L1llYXI+PFJl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==
</w:fldData>
        </w:fldChar>
      </w:r>
      <w:r w:rsidR="0046073D">
        <w:instrText xml:space="preserve"> ADDIN EN.CITE </w:instrText>
      </w:r>
      <w:r w:rsidR="0046073D">
        <w:fldChar w:fldCharType="begin">
          <w:fldData xml:space="preserve">PEVuZE5vdGU+PENpdGU+PEF1dGhvcj5Ob3dhazwvQXV0aG9yPjxZZWFyPjIwMjA8L1llYXI+PFJl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==
</w:fldData>
        </w:fldChar>
      </w:r>
      <w:r w:rsidR="0046073D">
        <w:instrText xml:space="preserve"> ADDIN EN.CITE.DATA </w:instrText>
      </w:r>
      <w:r w:rsidR="0046073D">
        <w:fldChar w:fldCharType="end"/>
      </w:r>
      <w:r w:rsidR="0097662D" w:rsidRPr="002E0816">
        <w:fldChar w:fldCharType="separate"/>
      </w:r>
      <w:r w:rsidR="0046073D">
        <w:rPr>
          <w:noProof/>
        </w:rPr>
        <w:t>(13-16)</w:t>
      </w:r>
      <w:r w:rsidR="0097662D" w:rsidRPr="002E0816">
        <w:fldChar w:fldCharType="end"/>
      </w:r>
      <w:r w:rsidR="005E1E41">
        <w:t>.</w:t>
      </w:r>
      <w:r w:rsidR="00B46A1D" w:rsidRPr="002E0816">
        <w:t xml:space="preserve"> </w:t>
      </w:r>
      <w:r w:rsidR="00B46A1D" w:rsidRPr="002E0816">
        <w:rPr>
          <w:bCs/>
        </w:rPr>
        <w:t>Using the accommodative</w:t>
      </w:r>
      <w:r w:rsidR="00B46A1D" w:rsidRPr="002E0816">
        <w:t xml:space="preserve"> </w:t>
      </w:r>
      <w:r w:rsidR="00B46A1D" w:rsidRPr="002E0816">
        <w:rPr>
          <w:bCs/>
        </w:rPr>
        <w:t>ruler, a</w:t>
      </w:r>
      <w:r w:rsidR="00B46A1D" w:rsidRPr="002E0816">
        <w:t xml:space="preserve"> </w:t>
      </w:r>
      <w:r w:rsidR="00B46A1D" w:rsidRPr="002E0816">
        <w:rPr>
          <w:bCs/>
        </w:rPr>
        <w:t>target (14-point letter) will be moved toward the eyes at a rate of 1-2 cm/s. NPC will be recorded</w:t>
      </w:r>
      <w:r w:rsidR="00B46A1D" w:rsidRPr="002E0816">
        <w:t xml:space="preserve"> </w:t>
      </w:r>
      <w:r w:rsidR="00B46A1D" w:rsidRPr="002E0816">
        <w:rPr>
          <w:bCs/>
        </w:rPr>
        <w:t>when participants report diplopia has occurred, or</w:t>
      </w:r>
      <w:r w:rsidR="00B46A1D" w:rsidRPr="002E0816">
        <w:t xml:space="preserve"> </w:t>
      </w:r>
      <w:r w:rsidR="00B46A1D" w:rsidRPr="002E0816">
        <w:rPr>
          <w:bCs/>
        </w:rPr>
        <w:t>the tester observes eye misalignment. The assessment will be repeated</w:t>
      </w:r>
      <w:r w:rsidR="00B46A1D" w:rsidRPr="002E0816">
        <w:t xml:space="preserve"> </w:t>
      </w:r>
      <w:r w:rsidR="00B46A1D" w:rsidRPr="002E0816">
        <w:rPr>
          <w:bCs/>
        </w:rPr>
        <w:t xml:space="preserve">twice, and the mean NPC value will be used for analyses. </w:t>
      </w:r>
    </w:p>
    <w:p w14:paraId="54A9ADC9" w14:textId="77777777" w:rsidR="000A4AA0" w:rsidRPr="002E0816" w:rsidRDefault="000A4AA0" w:rsidP="000A4AA0">
      <w:pPr>
        <w:spacing w:line="480" w:lineRule="auto"/>
        <w:ind w:firstLine="720"/>
        <w:rPr>
          <w:bCs/>
        </w:rPr>
      </w:pPr>
    </w:p>
    <w:p w14:paraId="60E534E5" w14:textId="6A7AF0FF" w:rsidR="000A4AA0" w:rsidRPr="002E0816" w:rsidRDefault="00B46A1D" w:rsidP="00FE4C0B">
      <w:pPr>
        <w:spacing w:line="480" w:lineRule="auto"/>
        <w:rPr>
          <w:b/>
          <w:bCs/>
        </w:rPr>
      </w:pPr>
      <w:r w:rsidRPr="002E0816">
        <w:t xml:space="preserve"> </w:t>
      </w:r>
      <w:r w:rsidRPr="002E0816">
        <w:rPr>
          <w:b/>
          <w:bCs/>
        </w:rPr>
        <w:t>King-Devick test</w:t>
      </w:r>
      <w:r w:rsidR="000A4AA0" w:rsidRPr="002E0816">
        <w:rPr>
          <w:b/>
          <w:bCs/>
        </w:rPr>
        <w:t xml:space="preserve"> (KDT)</w:t>
      </w:r>
    </w:p>
    <w:p w14:paraId="20130483" w14:textId="3E8B771B" w:rsidR="009A37FB" w:rsidRPr="002E0816" w:rsidRDefault="000A4AA0" w:rsidP="000A4AA0">
      <w:pPr>
        <w:spacing w:line="480" w:lineRule="auto"/>
        <w:ind w:firstLine="720"/>
      </w:pPr>
      <w:r w:rsidRPr="002E0816">
        <w:t xml:space="preserve">The KDT </w:t>
      </w:r>
      <w:r w:rsidR="00B46A1D" w:rsidRPr="002E0816">
        <w:t>consists of a total of 145 saccades while rapidly reading numbers aloud to complete the test</w:t>
      </w:r>
      <w:r w:rsidR="005E1E41">
        <w:t xml:space="preserve"> </w:t>
      </w:r>
      <w:r w:rsidR="0097662D" w:rsidRPr="002E0816">
        <w:fldChar w:fldCharType="begin">
          <w:fldData xml:space="preserve">PEVuZE5vdGU+PENpdGU+PEF1dGhvcj5SaXp6bzwvQXV0aG9yPjxZZWFyPjIwMTY8L1llYXI+PFJl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==
</w:fldData>
        </w:fldChar>
      </w:r>
      <w:r w:rsidR="0046073D">
        <w:instrText xml:space="preserve"> ADDIN EN.CITE </w:instrText>
      </w:r>
      <w:r w:rsidR="0046073D">
        <w:fldChar w:fldCharType="begin">
          <w:fldData xml:space="preserve">PEVuZE5vdGU+PENpdGU+PEF1dGhvcj5SaXp6bzwvQXV0aG9yPjxZZWFyPjIwMTY8L1llYXI+PFJl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==
</w:fldData>
        </w:fldChar>
      </w:r>
      <w:r w:rsidR="0046073D">
        <w:instrText xml:space="preserve"> ADDIN EN.CITE.DATA </w:instrText>
      </w:r>
      <w:r w:rsidR="0046073D">
        <w:fldChar w:fldCharType="end"/>
      </w:r>
      <w:r w:rsidR="0097662D" w:rsidRPr="002E0816">
        <w:fldChar w:fldCharType="separate"/>
      </w:r>
      <w:r w:rsidR="0046073D">
        <w:rPr>
          <w:noProof/>
        </w:rPr>
        <w:t>(54)</w:t>
      </w:r>
      <w:r w:rsidR="0097662D" w:rsidRPr="002E0816">
        <w:fldChar w:fldCharType="end"/>
      </w:r>
      <w:r w:rsidR="005E1E41">
        <w:t>.</w:t>
      </w:r>
      <w:r w:rsidR="00B46A1D" w:rsidRPr="002E0816">
        <w:t xml:space="preserve"> The KD</w:t>
      </w:r>
      <w:r w:rsidRPr="002E0816">
        <w:t>T</w:t>
      </w:r>
      <w:r w:rsidR="00B46A1D" w:rsidRPr="002E0816">
        <w:t xml:space="preserve"> will be administered on a tablet. The total time (in seconds) will be used for analysis. </w:t>
      </w:r>
    </w:p>
    <w:p w14:paraId="4FE3E5F4" w14:textId="77777777" w:rsidR="000A4AA0" w:rsidRPr="002E0816" w:rsidRDefault="000A4AA0" w:rsidP="000A4AA0">
      <w:pPr>
        <w:spacing w:line="480" w:lineRule="auto"/>
        <w:ind w:firstLine="720"/>
      </w:pPr>
    </w:p>
    <w:p w14:paraId="769418E0" w14:textId="16C1B89B" w:rsidR="00F76ADC" w:rsidRPr="002E0816" w:rsidRDefault="00B46A1D" w:rsidP="00345632">
      <w:pPr>
        <w:spacing w:line="480" w:lineRule="auto"/>
        <w:rPr>
          <w:color w:val="000000" w:themeColor="text1"/>
        </w:rPr>
      </w:pPr>
      <w:r w:rsidRPr="002E0816">
        <w:rPr>
          <w:b/>
          <w:bCs/>
          <w:color w:val="000000" w:themeColor="text1"/>
        </w:rPr>
        <w:t xml:space="preserve">Cognitive </w:t>
      </w:r>
      <w:r w:rsidR="006A6E97" w:rsidRPr="002E0816">
        <w:rPr>
          <w:b/>
          <w:bCs/>
          <w:color w:val="000000" w:themeColor="text1"/>
        </w:rPr>
        <w:t>F</w:t>
      </w:r>
      <w:r w:rsidRPr="002E0816">
        <w:rPr>
          <w:b/>
          <w:bCs/>
          <w:color w:val="000000" w:themeColor="text1"/>
        </w:rPr>
        <w:t>unction</w:t>
      </w:r>
    </w:p>
    <w:p w14:paraId="3CF16BB6" w14:textId="36D18626" w:rsidR="00F76ADC" w:rsidRPr="002E0816" w:rsidRDefault="00345632" w:rsidP="000A4AA0">
      <w:pPr>
        <w:spacing w:line="480" w:lineRule="auto"/>
        <w:ind w:firstLine="720"/>
      </w:pPr>
      <w:r w:rsidRPr="002E0816">
        <w:rPr>
          <w:color w:val="000000" w:themeColor="text1"/>
        </w:rPr>
        <w:t xml:space="preserve">Cognitive function </w:t>
      </w:r>
      <w:r w:rsidR="00F76ADC" w:rsidRPr="002E0816">
        <w:rPr>
          <w:color w:val="000000" w:themeColor="text1"/>
        </w:rPr>
        <w:t>will be measured using the NIH Toolbox Cognition Battery, which has excellent reliability and validity to measure cognition in young adults</w:t>
      </w:r>
      <w:r w:rsidR="007636CC">
        <w:rPr>
          <w:color w:val="000000" w:themeColor="text1"/>
        </w:rPr>
        <w:t xml:space="preserve"> </w:t>
      </w:r>
      <w:r w:rsidR="00F76ADC" w:rsidRPr="002E0816">
        <w:rPr>
          <w:color w:val="000000" w:themeColor="text1"/>
        </w:rPr>
        <w:fldChar w:fldCharType="begin">
          <w:fldData xml:space="preserve">PEVuZE5vdGU+PENpdGU+PEF1dGhvcj5IZWF0b248L0F1dGhvcj48WWVhcj4yMDE0PC9ZZWFyPjxS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</w:fldData>
        </w:fldChar>
      </w:r>
      <w:r w:rsidR="0046073D">
        <w:rPr>
          <w:color w:val="000000" w:themeColor="text1"/>
        </w:rPr>
        <w:instrText xml:space="preserve"> ADDIN EN.CITE </w:instrText>
      </w:r>
      <w:r w:rsidR="0046073D">
        <w:rPr>
          <w:color w:val="000000" w:themeColor="text1"/>
        </w:rPr>
        <w:fldChar w:fldCharType="begin">
          <w:fldData xml:space="preserve">PEVuZE5vdGU+PENpdGU+PEF1dGhvcj5IZWF0b248L0F1dGhvcj48WWVhcj4yMDE0PC9ZZWFyPjxS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</w:fldData>
        </w:fldChar>
      </w:r>
      <w:r w:rsidR="0046073D">
        <w:rPr>
          <w:color w:val="000000" w:themeColor="text1"/>
        </w:rPr>
        <w:instrText xml:space="preserve"> ADDIN EN.CITE.DATA </w:instrText>
      </w:r>
      <w:r w:rsidR="0046073D">
        <w:rPr>
          <w:color w:val="000000" w:themeColor="text1"/>
        </w:rPr>
      </w:r>
      <w:r w:rsidR="0046073D">
        <w:rPr>
          <w:color w:val="000000" w:themeColor="text1"/>
        </w:rPr>
        <w:fldChar w:fldCharType="end"/>
      </w:r>
      <w:r w:rsidR="00F76ADC" w:rsidRPr="002E0816">
        <w:rPr>
          <w:color w:val="000000" w:themeColor="text1"/>
        </w:rPr>
      </w:r>
      <w:r w:rsidR="00F76ADC" w:rsidRPr="002E0816">
        <w:rPr>
          <w:color w:val="000000" w:themeColor="text1"/>
        </w:rPr>
        <w:fldChar w:fldCharType="separate"/>
      </w:r>
      <w:r w:rsidR="0046073D">
        <w:rPr>
          <w:noProof/>
          <w:color w:val="000000" w:themeColor="text1"/>
        </w:rPr>
        <w:t>(55)</w:t>
      </w:r>
      <w:r w:rsidR="00F76ADC" w:rsidRPr="002E0816">
        <w:rPr>
          <w:color w:val="000000" w:themeColor="text1"/>
        </w:rPr>
        <w:fldChar w:fldCharType="end"/>
      </w:r>
      <w:r w:rsidR="007636CC">
        <w:rPr>
          <w:color w:val="000000" w:themeColor="text1"/>
        </w:rPr>
        <w:t>,</w:t>
      </w:r>
      <w:r w:rsidR="00F76ADC" w:rsidRPr="002E0816">
        <w:rPr>
          <w:color w:val="000000" w:themeColor="text1"/>
        </w:rPr>
        <w:t xml:space="preserve"> and has construct validity among those with TBI</w:t>
      </w:r>
      <w:r w:rsidR="007636CC">
        <w:rPr>
          <w:color w:val="000000" w:themeColor="text1"/>
        </w:rPr>
        <w:t xml:space="preserve"> </w:t>
      </w:r>
      <w:r w:rsidR="00F76ADC" w:rsidRPr="002E0816">
        <w:rPr>
          <w:color w:val="000000" w:themeColor="text1"/>
        </w:rPr>
        <w:fldChar w:fldCharType="begin">
          <w:fldData xml:space="preserve">PEVuZE5vdGU+PENpdGU+PEF1dGhvcj5UdWxza3k8L0F1dGhvcj48WWVhcj4yMDE3PC9ZZWFyPjxS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</w:fldData>
        </w:fldChar>
      </w:r>
      <w:r w:rsidR="0046073D">
        <w:rPr>
          <w:color w:val="000000" w:themeColor="text1"/>
        </w:rPr>
        <w:instrText xml:space="preserve"> ADDIN EN.CITE </w:instrText>
      </w:r>
      <w:r w:rsidR="0046073D">
        <w:rPr>
          <w:color w:val="000000" w:themeColor="text1"/>
        </w:rPr>
        <w:fldChar w:fldCharType="begin">
          <w:fldData xml:space="preserve">PEVuZE5vdGU+PENpdGU+PEF1dGhvcj5UdWxza3k8L0F1dGhvcj48WWVhcj4yMDE3PC9ZZWFyPjxS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</w:fldData>
        </w:fldChar>
      </w:r>
      <w:r w:rsidR="0046073D">
        <w:rPr>
          <w:color w:val="000000" w:themeColor="text1"/>
        </w:rPr>
        <w:instrText xml:space="preserve"> ADDIN EN.CITE.DATA </w:instrText>
      </w:r>
      <w:r w:rsidR="0046073D">
        <w:rPr>
          <w:color w:val="000000" w:themeColor="text1"/>
        </w:rPr>
      </w:r>
      <w:r w:rsidR="0046073D">
        <w:rPr>
          <w:color w:val="000000" w:themeColor="text1"/>
        </w:rPr>
        <w:fldChar w:fldCharType="end"/>
      </w:r>
      <w:r w:rsidR="00F76ADC" w:rsidRPr="002E0816">
        <w:rPr>
          <w:color w:val="000000" w:themeColor="text1"/>
        </w:rPr>
      </w:r>
      <w:r w:rsidR="00F76ADC" w:rsidRPr="002E0816">
        <w:rPr>
          <w:color w:val="000000" w:themeColor="text1"/>
        </w:rPr>
        <w:fldChar w:fldCharType="separate"/>
      </w:r>
      <w:r w:rsidR="0046073D">
        <w:rPr>
          <w:noProof/>
          <w:color w:val="000000" w:themeColor="text1"/>
        </w:rPr>
        <w:t>(56)</w:t>
      </w:r>
      <w:r w:rsidR="00F76ADC" w:rsidRPr="002E0816">
        <w:rPr>
          <w:color w:val="000000" w:themeColor="text1"/>
        </w:rPr>
        <w:fldChar w:fldCharType="end"/>
      </w:r>
      <w:r w:rsidR="007636CC">
        <w:rPr>
          <w:color w:val="000000" w:themeColor="text1"/>
        </w:rPr>
        <w:t>.</w:t>
      </w:r>
      <w:r w:rsidR="00F76ADC" w:rsidRPr="002E0816">
        <w:rPr>
          <w:color w:val="000000" w:themeColor="text1"/>
        </w:rPr>
        <w:t xml:space="preserve"> Multiple forms will minimize learning effects. This battery examines 5 cognitive domains (executive function, episodic memory, language, working memory, and processing speed) and takes 20 minutes to complete on a tablet</w:t>
      </w:r>
      <w:r w:rsidR="007636CC">
        <w:rPr>
          <w:color w:val="000000" w:themeColor="text1"/>
        </w:rPr>
        <w:t xml:space="preserve"> </w:t>
      </w:r>
      <w:r w:rsidR="0064512B" w:rsidRPr="002E0816">
        <w:rPr>
          <w:sz w:val="22"/>
          <w:szCs w:val="22"/>
        </w:rPr>
        <w:fldChar w:fldCharType="begin"/>
      </w:r>
      <w:r w:rsidR="0046073D">
        <w:rPr>
          <w:sz w:val="22"/>
          <w:szCs w:val="22"/>
        </w:rPr>
        <w:instrText xml:space="preserve"> ADDIN EN.CITE &lt;EndNote&gt;&lt;Cite&gt;&lt;Author&gt;EFSA Panel on Dietetic Products&lt;/Author&gt;&lt;Year&gt;2012&lt;/Year&gt;&lt;RecNum&gt;3383&lt;/RecNum&gt;&lt;DisplayText&gt;(57, 58)&lt;/DisplayText&gt;&lt;record&gt;&lt;rec-number&gt;3383&lt;/rec-number&gt;&lt;foreign-keys&gt;&lt;key app="EN" db-id="dfzdpz09arvazle5t29vvtwgtdfz9zwsdx5x" timestamp="1525709598"&gt;3383&lt;/key&gt;&lt;/foreign-keys&gt;&lt;ref-type name="Journal Article"&gt;17&lt;/ref-type&gt;&lt;contributors&gt;&lt;authors&gt;&lt;author&gt;EFSA Panel on Dietetic Products, Nutrition and Allergies (NDA),&lt;/author&gt;&lt;/authors&gt;&lt;/contributors&gt;&lt;titles&gt;&lt;title&gt;Scientific Opinion on the Tolerable Upper Intake Level of eicosapentaenoic acid (EPA), docosahexaenoic acid (DHA) and docosapentaenoic acid (DPA)&lt;/title&gt;&lt;secondary-title&gt;EFSA Journal &lt;/secondary-title&gt;&lt;/titles&gt;&lt;periodical&gt;&lt;full-title&gt;EFSA Journal&lt;/full-title&gt;&lt;/periodical&gt;&lt;pages&gt;2815&lt;/pages&gt;&lt;volume&gt;10&lt;/volume&gt;&lt;number&gt;7&lt;/number&gt;&lt;dates&gt;&lt;year&gt;2012&lt;/year&gt;&lt;/dates&gt;&lt;urls&gt;&lt;related-urls&gt;&lt;url&gt;https://efsa.onlinelibrary.wiley.com/doi/pdf/10.2903/j.efsa.2012.2815&lt;/url&gt;&lt;/related-urls&gt;&lt;/urls&gt;&lt;/record&gt;&lt;/Cite&gt;&lt;Cite&gt;&lt;Author&gt;U.S. FOOD &amp;amp; DRUG ADMINISTRATION&lt;/Author&gt;&lt;Year&gt;2019&lt;/Year&gt;&lt;RecNum&gt;7090&lt;/RecNum&gt;&lt;record&gt;&lt;rec-number&gt;7090&lt;/rec-number&gt;&lt;foreign-keys&gt;&lt;key app="EN" db-id="ft2ew0edap5v2uef0d55x2z6at2pfsxzfvst" timestamp="1592409062"&gt;7090&lt;/key&gt;&lt;/foreign-keys&gt;&lt;ref-type name="Report"&gt;27&lt;/ref-type&gt;&lt;contributors&gt;&lt;authors&gt;&lt;author&gt;U.S. FOOD &amp;amp; DRUG ADMINISTRATION,&lt;/author&gt;&lt;/authors&gt;&lt;secondary-authors&gt;&lt;author&gt;FDA&lt;/author&gt;&lt;/secondary-authors&gt;&lt;/contributors&gt;&lt;titles&gt;&lt;title&gt;Petition for a Health Claim for Eicosapentaenoic Acid and Docosahexaenoic Acid and Reduction of Blood Pressure in the General Population (Docket No. FDA-2014-Q-1146) &lt;/title&gt;&lt;/titles&gt;&lt;dates&gt;&lt;year&gt;2019&lt;/year&gt;&lt;/dates&gt;&lt;urls&gt;&lt;related-urls&gt;&lt;url&gt;https://www.fda.gov/media/128043/download&lt;/url&gt;&lt;/related-urls&gt;&lt;/urls&gt;&lt;/record&gt;&lt;/Cite&gt;&lt;/EndNote&gt;</w:instrText>
      </w:r>
      <w:r w:rsidR="0064512B" w:rsidRPr="002E0816">
        <w:rPr>
          <w:sz w:val="22"/>
          <w:szCs w:val="22"/>
        </w:rPr>
        <w:fldChar w:fldCharType="separate"/>
      </w:r>
      <w:r w:rsidR="0046073D">
        <w:rPr>
          <w:noProof/>
          <w:sz w:val="22"/>
          <w:szCs w:val="22"/>
        </w:rPr>
        <w:t>(57, 58)</w:t>
      </w:r>
      <w:r w:rsidR="0064512B" w:rsidRPr="002E0816">
        <w:rPr>
          <w:sz w:val="22"/>
          <w:szCs w:val="22"/>
        </w:rPr>
        <w:fldChar w:fldCharType="end"/>
      </w:r>
      <w:r w:rsidR="007636CC">
        <w:rPr>
          <w:sz w:val="22"/>
          <w:szCs w:val="22"/>
        </w:rPr>
        <w:t>.</w:t>
      </w:r>
    </w:p>
    <w:p w14:paraId="15E22FD1" w14:textId="77777777" w:rsidR="00345632" w:rsidRPr="002E0816" w:rsidRDefault="00345632" w:rsidP="004463EF">
      <w:pPr>
        <w:spacing w:line="480" w:lineRule="auto"/>
        <w:rPr>
          <w:b/>
          <w:bCs/>
        </w:rPr>
      </w:pPr>
    </w:p>
    <w:p w14:paraId="49AAD13A" w14:textId="4A32B1F7" w:rsidR="006567F9" w:rsidRPr="002E0816" w:rsidRDefault="006567F9" w:rsidP="004463EF">
      <w:pPr>
        <w:spacing w:line="480" w:lineRule="auto"/>
        <w:rPr>
          <w:b/>
          <w:bCs/>
        </w:rPr>
      </w:pPr>
      <w:r w:rsidRPr="002E0816">
        <w:rPr>
          <w:b/>
          <w:bCs/>
        </w:rPr>
        <w:t xml:space="preserve">Ethics and </w:t>
      </w:r>
      <w:r w:rsidR="004463EF" w:rsidRPr="002E0816">
        <w:rPr>
          <w:b/>
          <w:bCs/>
        </w:rPr>
        <w:t>dissemination</w:t>
      </w:r>
    </w:p>
    <w:p w14:paraId="0B840A0C" w14:textId="05E9E7FD" w:rsidR="004463EF" w:rsidRPr="002E0816" w:rsidRDefault="0078774C" w:rsidP="007636CC">
      <w:pPr>
        <w:spacing w:line="480" w:lineRule="auto"/>
        <w:ind w:firstLine="720"/>
      </w:pPr>
      <w:r w:rsidRPr="002E0816">
        <w:lastRenderedPageBreak/>
        <w:t xml:space="preserve">The trial will be conducted in accordance with the ethical principles outlined in the Declaration of Helsinki, 1996. This research was approved by the Indiana </w:t>
      </w:r>
      <w:r w:rsidR="001E2295" w:rsidRPr="002E0816">
        <w:t xml:space="preserve">University </w:t>
      </w:r>
      <w:r w:rsidRPr="002E0816">
        <w:t>Institutional Review Board (IRB #</w:t>
      </w:r>
      <w:r w:rsidR="00124649" w:rsidRPr="002E0816">
        <w:t>21334</w:t>
      </w:r>
      <w:r w:rsidRPr="002E0816">
        <w:t>)</w:t>
      </w:r>
      <w:r w:rsidR="004463EF" w:rsidRPr="002E0816">
        <w:t>. Data will be collected using Research Electronic Data Capture (REDCap) spreadsheet to organize data and store in a secured database until statistical analysis is conducted. The data will be stored indefinitely for data quality purpose</w:t>
      </w:r>
      <w:r w:rsidR="008B0863" w:rsidRPr="002E0816">
        <w:t>.</w:t>
      </w:r>
      <w:r w:rsidR="004463EF" w:rsidRPr="002E0816">
        <w:t xml:space="preserve"> </w:t>
      </w:r>
    </w:p>
    <w:p w14:paraId="2A065B95" w14:textId="77777777" w:rsidR="00E73D44" w:rsidRPr="002E0816" w:rsidRDefault="00E73D44" w:rsidP="00ED5C82">
      <w:pPr>
        <w:spacing w:line="480" w:lineRule="auto"/>
        <w:ind w:firstLine="720"/>
        <w:jc w:val="both"/>
      </w:pPr>
    </w:p>
    <w:p w14:paraId="0318A67C" w14:textId="77777777" w:rsidR="00E73D44" w:rsidRPr="002E0816" w:rsidRDefault="00E73D44" w:rsidP="00E73D44">
      <w:pPr>
        <w:spacing w:line="480" w:lineRule="auto"/>
        <w:rPr>
          <w:b/>
          <w:bCs/>
        </w:rPr>
      </w:pPr>
      <w:r w:rsidRPr="002E0816">
        <w:rPr>
          <w:b/>
          <w:bCs/>
        </w:rPr>
        <w:t>Safety considerations and adverse events</w:t>
      </w:r>
    </w:p>
    <w:p w14:paraId="6569B60D" w14:textId="2049F324" w:rsidR="0078774C" w:rsidRPr="002E0816" w:rsidRDefault="00E73D44" w:rsidP="007636CC">
      <w:pPr>
        <w:spacing w:line="480" w:lineRule="auto"/>
        <w:ind w:firstLine="720"/>
      </w:pPr>
      <w:r w:rsidRPr="002E0816">
        <w:t>There will be an independent safety monitor who will monitor adverse events data, oversee procedures designed to protect the privacy of participants, and report any adverse event. Data and safety monitoring will occur after every 5 participants have been enrolled. In the event of an adverse event, the safety monitor will prepare and submit a report to the IRB and will communicate between the team and IRB in any necessary investigation.</w:t>
      </w:r>
    </w:p>
    <w:p w14:paraId="3303950C" w14:textId="77777777" w:rsidR="00E73D44" w:rsidRPr="002E0816" w:rsidRDefault="00E73D44" w:rsidP="004463EF">
      <w:pPr>
        <w:spacing w:line="480" w:lineRule="auto"/>
      </w:pPr>
    </w:p>
    <w:p w14:paraId="2E9EAA23" w14:textId="5D78C582" w:rsidR="006567F9" w:rsidRPr="002E0816" w:rsidRDefault="006567F9" w:rsidP="00FE4C0B">
      <w:pPr>
        <w:spacing w:line="480" w:lineRule="auto"/>
        <w:rPr>
          <w:b/>
          <w:bCs/>
        </w:rPr>
      </w:pPr>
      <w:r w:rsidRPr="002E0816">
        <w:rPr>
          <w:b/>
          <w:bCs/>
        </w:rPr>
        <w:t>Data analysis</w:t>
      </w:r>
    </w:p>
    <w:p w14:paraId="748F27F3" w14:textId="17103195" w:rsidR="007365CA" w:rsidRPr="002E0816" w:rsidRDefault="007365CA" w:rsidP="00FE4C0B">
      <w:pPr>
        <w:spacing w:line="480" w:lineRule="auto"/>
        <w:rPr>
          <w:i/>
          <w:iCs/>
        </w:rPr>
      </w:pPr>
      <w:r w:rsidRPr="002E0816">
        <w:rPr>
          <w:i/>
          <w:iCs/>
        </w:rPr>
        <w:t>Primary Analysis</w:t>
      </w:r>
    </w:p>
    <w:p w14:paraId="10A27D58" w14:textId="770B4D6C" w:rsidR="007365CA" w:rsidRPr="002E0816" w:rsidRDefault="00DC3295" w:rsidP="00DC3295">
      <w:pPr>
        <w:spacing w:line="480" w:lineRule="auto"/>
        <w:ind w:firstLine="720"/>
      </w:pPr>
      <w:r w:rsidRPr="002E0816">
        <w:t>A</w:t>
      </w:r>
      <w:r w:rsidR="007365CA" w:rsidRPr="002E0816">
        <w:t xml:space="preserve"> multivariable mixed-effect regression model (MMRM) </w:t>
      </w:r>
      <w:r w:rsidRPr="002E0816">
        <w:t xml:space="preserve">will be used </w:t>
      </w:r>
      <w:r w:rsidR="007365CA" w:rsidRPr="002E0816">
        <w:t xml:space="preserve">to analyze each aim separately to examine the protective effects of </w:t>
      </w:r>
      <w:r w:rsidR="007365CA" w:rsidRPr="002E0816">
        <w:rPr>
          <w:bCs/>
          <w:color w:val="000000" w:themeColor="text1"/>
        </w:rPr>
        <w:t xml:space="preserve">DHA+EPA </w:t>
      </w:r>
      <w:r w:rsidR="007365CA" w:rsidRPr="002E0816">
        <w:t>against subconcussive neural injury</w:t>
      </w:r>
      <w:r w:rsidRPr="002E0816">
        <w:t xml:space="preserve">. </w:t>
      </w:r>
      <w:r w:rsidR="007365CA" w:rsidRPr="002E0816">
        <w:t xml:space="preserve">As mentioned, </w:t>
      </w:r>
      <w:r w:rsidR="00DC003A" w:rsidRPr="002E0816">
        <w:t>the</w:t>
      </w:r>
      <w:r w:rsidR="007365CA" w:rsidRPr="002E0816">
        <w:t xml:space="preserve"> primary time point is set to 24h post-heading. </w:t>
      </w:r>
      <w:r w:rsidR="00DC003A" w:rsidRPr="002E0816">
        <w:t xml:space="preserve">The </w:t>
      </w:r>
      <w:r w:rsidR="007365CA" w:rsidRPr="002E0816">
        <w:t>models will account for repeated measures from the same participants. We expect changes in neurological outcomes (structural, physiological, autonomic impairments</w:t>
      </w:r>
      <w:r w:rsidRPr="002E0816">
        <w:t>, cognition/</w:t>
      </w:r>
      <w:r w:rsidR="00C95C97" w:rsidRPr="002E0816">
        <w:t>N-O function</w:t>
      </w:r>
      <w:r w:rsidR="007365CA" w:rsidRPr="002E0816">
        <w:t>) over time to differ between groups, which is reflected in the group (DHA+EPA vs. Placebo) by time (pre- vs. post-heading) interaction</w:t>
      </w:r>
      <w:r w:rsidR="00C95C97" w:rsidRPr="002E0816">
        <w:t>.</w:t>
      </w:r>
      <w:r w:rsidR="007365CA" w:rsidRPr="002E0816">
        <w:t xml:space="preserve"> </w:t>
      </w:r>
      <w:r w:rsidR="007365CA" w:rsidRPr="002E0816">
        <w:rPr>
          <w:color w:val="000000" w:themeColor="text1"/>
        </w:rPr>
        <w:t>Although we primarily treat time as a categorical variable (pre, 1</w:t>
      </w:r>
      <w:r w:rsidR="007365CA" w:rsidRPr="002E0816">
        <w:rPr>
          <w:color w:val="000000" w:themeColor="text1"/>
          <w:vertAlign w:val="superscript"/>
        </w:rPr>
        <w:t>st</w:t>
      </w:r>
      <w:r w:rsidR="007365CA" w:rsidRPr="002E0816">
        <w:rPr>
          <w:color w:val="000000" w:themeColor="text1"/>
        </w:rPr>
        <w:t xml:space="preserve"> 24h, 2</w:t>
      </w:r>
      <w:r w:rsidR="007365CA" w:rsidRPr="002E0816">
        <w:rPr>
          <w:color w:val="000000" w:themeColor="text1"/>
          <w:vertAlign w:val="superscript"/>
        </w:rPr>
        <w:t>nd</w:t>
      </w:r>
      <w:r w:rsidR="007365CA" w:rsidRPr="002E0816">
        <w:rPr>
          <w:color w:val="000000" w:themeColor="text1"/>
        </w:rPr>
        <w:t xml:space="preserve"> 24h, 7d, post), we will rerun the model by treating time as a continuous variable (post-heading </w:t>
      </w:r>
      <w:r w:rsidR="007365CA" w:rsidRPr="002E0816">
        <w:rPr>
          <w:color w:val="000000" w:themeColor="text1"/>
        </w:rPr>
        <w:lastRenderedPageBreak/>
        <w:t xml:space="preserve">length) as part of sensitivity analysis. </w:t>
      </w:r>
      <w:r w:rsidR="007365CA" w:rsidRPr="002E0816">
        <w:t xml:space="preserve">All possible baseline covariates, such as demographics, omega-3 FA compositions, heading kinematics, psychiatric factors, and antioxidant levels, will be evaluated in the context of group difference. </w:t>
      </w:r>
    </w:p>
    <w:p w14:paraId="4BD8ECCE" w14:textId="62A816EA" w:rsidR="007365CA" w:rsidRPr="002E0816" w:rsidRDefault="007365CA" w:rsidP="00FE4C0B">
      <w:pPr>
        <w:spacing w:line="480" w:lineRule="auto"/>
        <w:rPr>
          <w:i/>
          <w:iCs/>
        </w:rPr>
      </w:pPr>
      <w:r w:rsidRPr="002E0816">
        <w:rPr>
          <w:i/>
          <w:iCs/>
        </w:rPr>
        <w:t>Secondary Analysis</w:t>
      </w:r>
    </w:p>
    <w:p w14:paraId="39C1F453" w14:textId="5A4EE486" w:rsidR="007365CA" w:rsidRPr="002E0816" w:rsidRDefault="007365CA" w:rsidP="00014A88">
      <w:pPr>
        <w:spacing w:line="480" w:lineRule="auto"/>
        <w:ind w:firstLine="720"/>
      </w:pPr>
      <w:r w:rsidRPr="002E0816">
        <w:t>The cumulative effect from 2 heading sessions</w:t>
      </w:r>
      <w:r w:rsidR="008A6E92" w:rsidRPr="002E0816">
        <w:t xml:space="preserve"> will be assessed u</w:t>
      </w:r>
      <w:r w:rsidRPr="002E0816">
        <w:t xml:space="preserve">sing a MMRM by comparing 2 </w:t>
      </w:r>
      <w:r w:rsidR="008A6E92" w:rsidRPr="002E0816">
        <w:t>g</w:t>
      </w:r>
      <w:r w:rsidR="00AB4252" w:rsidRPr="002E0816">
        <w:t>roups at</w:t>
      </w:r>
      <w:r w:rsidRPr="002E0816">
        <w:t xml:space="preserve"> post-heading time points, especially at 2</w:t>
      </w:r>
      <w:r w:rsidRPr="002E0816">
        <w:rPr>
          <w:vertAlign w:val="superscript"/>
        </w:rPr>
        <w:t>nd</w:t>
      </w:r>
      <w:r w:rsidRPr="002E0816">
        <w:t xml:space="preserve"> 24h and 168h. The role of female-related factors will be assessed by a series of MMRMs. Using a similar model structure to the primary analysis, sex (male vs. female) will be included as a term to analyze the potential group x sex interaction. We will then focus on female samples in each group to examine the potential phases of the MC (follicular vs. luteal) by group (DHA+EPA vs. placebo) interaction</w:t>
      </w:r>
      <w:r w:rsidR="00EE60DC" w:rsidRPr="002E0816">
        <w:t xml:space="preserve">, </w:t>
      </w:r>
      <w:r w:rsidR="00D02D71" w:rsidRPr="002E0816">
        <w:t xml:space="preserve">and </w:t>
      </w:r>
      <w:r w:rsidRPr="002E0816">
        <w:rPr>
          <w:color w:val="000000" w:themeColor="text1"/>
        </w:rPr>
        <w:t xml:space="preserve">estradiol and progesterone levels </w:t>
      </w:r>
      <w:r w:rsidR="00D02D71" w:rsidRPr="002E0816">
        <w:rPr>
          <w:color w:val="000000" w:themeColor="text1"/>
        </w:rPr>
        <w:t xml:space="preserve">will be incorporated </w:t>
      </w:r>
      <w:r w:rsidRPr="002E0816">
        <w:rPr>
          <w:color w:val="000000" w:themeColor="text1"/>
        </w:rPr>
        <w:t>as predictors</w:t>
      </w:r>
      <w:r w:rsidR="00D02D71" w:rsidRPr="002E0816">
        <w:rPr>
          <w:color w:val="000000" w:themeColor="text1"/>
        </w:rPr>
        <w:t xml:space="preserve">. </w:t>
      </w:r>
      <w:r w:rsidRPr="002E0816">
        <w:rPr>
          <w:bCs/>
          <w:color w:val="000000" w:themeColor="text1"/>
        </w:rPr>
        <w:t>Lastly, t</w:t>
      </w:r>
      <w:r w:rsidRPr="002E0816">
        <w:rPr>
          <w:color w:val="000000" w:themeColor="text1"/>
        </w:rPr>
        <w:t xml:space="preserve">he DHA+EPA group data will be stratified to assess whether there are subgroup differences </w:t>
      </w:r>
      <w:r w:rsidRPr="002E0816">
        <w:t>[baseline DHA+EPA deficiency (&lt;4% DHA+EPA) vs. sufficiency (</w:t>
      </w:r>
      <w:r w:rsidRPr="002E0816">
        <w:rPr>
          <w:u w:val="single"/>
        </w:rPr>
        <w:t>&gt;</w:t>
      </w:r>
      <w:r w:rsidRPr="002E0816">
        <w:t>4%)] in the outcomes, tested by the model similar to the first MMRM.</w:t>
      </w:r>
    </w:p>
    <w:p w14:paraId="3E95CD9F" w14:textId="77777777" w:rsidR="00DC3295" w:rsidRPr="002E0816" w:rsidRDefault="00DC3295" w:rsidP="00FE4C0B">
      <w:pPr>
        <w:spacing w:line="480" w:lineRule="auto"/>
        <w:rPr>
          <w:b/>
          <w:bCs/>
          <w:sz w:val="28"/>
          <w:szCs w:val="28"/>
        </w:rPr>
      </w:pPr>
    </w:p>
    <w:p w14:paraId="6A46961F" w14:textId="77777777" w:rsidR="00DC3295" w:rsidRPr="002E0816" w:rsidRDefault="00DC3295" w:rsidP="00DC3295">
      <w:pPr>
        <w:spacing w:line="480" w:lineRule="auto"/>
        <w:rPr>
          <w:b/>
          <w:bCs/>
        </w:rPr>
      </w:pPr>
      <w:r w:rsidRPr="002E0816">
        <w:rPr>
          <w:b/>
          <w:bCs/>
        </w:rPr>
        <w:t>Sample size</w:t>
      </w:r>
    </w:p>
    <w:p w14:paraId="30FA093E" w14:textId="0F2B7233" w:rsidR="00DC3295" w:rsidRPr="002E0816" w:rsidRDefault="00DC3295" w:rsidP="00184163">
      <w:pPr>
        <w:spacing w:line="480" w:lineRule="auto"/>
        <w:ind w:firstLine="720"/>
      </w:pPr>
      <w:r w:rsidRPr="002E0816">
        <w:t xml:space="preserve">Based on the sample calculation for each aim, we will recruit a minimum number of subjects needed to conduct all aims. Thus, 208 participants (n=104 per primary group) will be recruited. </w:t>
      </w:r>
      <w:r w:rsidRPr="002E0816">
        <w:rPr>
          <w:i/>
          <w:iCs/>
          <w:u w:val="single"/>
        </w:rPr>
        <w:t>Alpha level setting:</w:t>
      </w:r>
      <w:r w:rsidRPr="002E0816">
        <w:t xml:space="preserve"> The primary groups (DHA+EPA vs. placebo) share 3 post-heading time points (1</w:t>
      </w:r>
      <w:r w:rsidRPr="002E0816">
        <w:rPr>
          <w:vertAlign w:val="superscript"/>
        </w:rPr>
        <w:t>st</w:t>
      </w:r>
      <w:r w:rsidRPr="002E0816">
        <w:t xml:space="preserve"> 24h, 2</w:t>
      </w:r>
      <w:r w:rsidRPr="002E0816">
        <w:rPr>
          <w:vertAlign w:val="superscript"/>
        </w:rPr>
        <w:t>nd</w:t>
      </w:r>
      <w:r w:rsidRPr="002E0816">
        <w:t xml:space="preserve"> 24h, 168h), which will be compared to the pre-heading baseline. Thus, we set the alpha level at 0.017 to account for multiple comparisons. </w:t>
      </w:r>
      <w:r w:rsidRPr="002E0816">
        <w:rPr>
          <w:color w:val="000000" w:themeColor="text1"/>
        </w:rPr>
        <w:t xml:space="preserve">Based on the estimated effect sizes and alpha level, </w:t>
      </w:r>
      <w:r w:rsidRPr="002E0816">
        <w:t xml:space="preserve">a sample size of 90 (Aim 1), 74 (Aim 2), and 82 (Aim 3) per primary </w:t>
      </w:r>
      <w:r w:rsidRPr="002E0816">
        <w:lastRenderedPageBreak/>
        <w:t>group will result in 90% power to detect the supplementation effect. We accounted for a dropout rate of 15%, resulting in n=104 per group needed to accomplish all aims.</w:t>
      </w:r>
    </w:p>
    <w:p w14:paraId="367965E3" w14:textId="77777777" w:rsidR="00DC3295" w:rsidRPr="002E0816" w:rsidRDefault="00DC3295" w:rsidP="00FE4C0B">
      <w:pPr>
        <w:spacing w:line="480" w:lineRule="auto"/>
        <w:rPr>
          <w:b/>
          <w:bCs/>
          <w:sz w:val="28"/>
          <w:szCs w:val="28"/>
        </w:rPr>
      </w:pPr>
    </w:p>
    <w:p w14:paraId="7BE1B287" w14:textId="67189E2F" w:rsidR="006567F9" w:rsidRPr="002E0816" w:rsidRDefault="006567F9" w:rsidP="00FE4C0B">
      <w:pPr>
        <w:spacing w:line="480" w:lineRule="auto"/>
        <w:rPr>
          <w:b/>
          <w:bCs/>
          <w:sz w:val="28"/>
          <w:szCs w:val="28"/>
        </w:rPr>
      </w:pPr>
      <w:r w:rsidRPr="002E0816">
        <w:rPr>
          <w:b/>
          <w:bCs/>
          <w:sz w:val="28"/>
          <w:szCs w:val="28"/>
        </w:rPr>
        <w:t>Discussion</w:t>
      </w:r>
    </w:p>
    <w:p w14:paraId="30D6BABD" w14:textId="06466780" w:rsidR="004B21EB" w:rsidRPr="002E0816" w:rsidRDefault="00D71061" w:rsidP="009515DA">
      <w:pPr>
        <w:spacing w:line="480" w:lineRule="auto"/>
        <w:ind w:firstLine="720"/>
      </w:pPr>
      <w:r w:rsidRPr="002E0816">
        <w:t xml:space="preserve">NF-L, tau, and S100B have been shown to reflect the severity of cellular damage ranging from acute </w:t>
      </w:r>
      <w:r w:rsidR="00D43720" w:rsidRPr="002E0816">
        <w:t>subconcussive head impact</w:t>
      </w:r>
      <w:r w:rsidRPr="002E0816">
        <w:t>/concussion</w:t>
      </w:r>
      <w:r w:rsidR="007636CC">
        <w:t xml:space="preserve"> </w:t>
      </w:r>
      <w:r w:rsidR="00474B2C" w:rsidRPr="002E0816">
        <w:fldChar w:fldCharType="begin">
          <w:fldData xml:space="preserve">PEVuZE5vdGU+PENpdGU+PEF1dGhvcj5SdWJpbjwvQXV0aG9yPjxZZWFyPjIwMTk8L1llYXI+PFJl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</w:fldData>
        </w:fldChar>
      </w:r>
      <w:r w:rsidR="0046073D">
        <w:instrText xml:space="preserve"> ADDIN EN.CITE </w:instrText>
      </w:r>
      <w:r w:rsidR="0046073D">
        <w:fldChar w:fldCharType="begin">
          <w:fldData xml:space="preserve">PEVuZE5vdGU+PENpdGU+PEF1dGhvcj5SdWJpbjwvQXV0aG9yPjxZZWFyPjIwMTk8L1llYXI+PFJl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</w:fldData>
        </w:fldChar>
      </w:r>
      <w:r w:rsidR="0046073D">
        <w:instrText xml:space="preserve"> ADDIN EN.CITE.DATA </w:instrText>
      </w:r>
      <w:r w:rsidR="0046073D">
        <w:fldChar w:fldCharType="end"/>
      </w:r>
      <w:r w:rsidR="00474B2C" w:rsidRPr="002E0816">
        <w:fldChar w:fldCharType="separate"/>
      </w:r>
      <w:r w:rsidR="0046073D">
        <w:rPr>
          <w:noProof/>
        </w:rPr>
        <w:t>(6, 10, 59)</w:t>
      </w:r>
      <w:r w:rsidR="00474B2C" w:rsidRPr="002E0816">
        <w:fldChar w:fldCharType="end"/>
      </w:r>
      <w:r w:rsidRPr="002E0816">
        <w:t xml:space="preserve"> to neurogenerative diseases</w:t>
      </w:r>
      <w:r w:rsidR="007636CC">
        <w:t xml:space="preserve"> </w:t>
      </w:r>
      <w:r w:rsidR="00474B2C" w:rsidRPr="002E0816">
        <w:fldChar w:fldCharType="begin">
          <w:fldData xml:space="preserve">PEVuZE5vdGU+PENpdGU+PEF1dGhvcj5QcmVpc2NoZTwvQXV0aG9yPjxZZWFyPjIwMTk8L1llYXI+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</w:fldData>
        </w:fldChar>
      </w:r>
      <w:r w:rsidR="0046073D">
        <w:instrText xml:space="preserve"> ADDIN EN.CITE </w:instrText>
      </w:r>
      <w:r w:rsidR="0046073D">
        <w:fldChar w:fldCharType="begin">
          <w:fldData xml:space="preserve">PEVuZE5vdGU+PENpdGU+PEF1dGhvcj5QcmVpc2NoZTwvQXV0aG9yPjxZZWFyPjIwMTk8L1llYXI+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</w:fldData>
        </w:fldChar>
      </w:r>
      <w:r w:rsidR="0046073D">
        <w:instrText xml:space="preserve"> ADDIN EN.CITE.DATA </w:instrText>
      </w:r>
      <w:r w:rsidR="0046073D">
        <w:fldChar w:fldCharType="end"/>
      </w:r>
      <w:r w:rsidR="00474B2C" w:rsidRPr="002E0816">
        <w:fldChar w:fldCharType="separate"/>
      </w:r>
      <w:r w:rsidR="0046073D">
        <w:rPr>
          <w:noProof/>
        </w:rPr>
        <w:t>(60, 61)</w:t>
      </w:r>
      <w:r w:rsidR="00474B2C" w:rsidRPr="002E0816">
        <w:fldChar w:fldCharType="end"/>
      </w:r>
      <w:r w:rsidR="007636CC">
        <w:t>.</w:t>
      </w:r>
      <w:r w:rsidRPr="002E0816">
        <w:t xml:space="preserve"> </w:t>
      </w:r>
      <w:r w:rsidR="00585778" w:rsidRPr="002E0816">
        <w:t xml:space="preserve">We recently </w:t>
      </w:r>
      <w:r w:rsidRPr="002E0816">
        <w:t>showed that GFAP and UCH-L1 were elevated during a high school football season, and UCH-L1 had significant associations with the extent of brain tissue strain</w:t>
      </w:r>
      <w:r w:rsidR="007636CC">
        <w:t xml:space="preserve"> </w:t>
      </w:r>
      <w:r w:rsidR="00474B2C" w:rsidRPr="002E0816">
        <w:fldChar w:fldCharType="begin">
          <w:fldData xml:space="preserve">PEVuZE5vdGU+PENpdGU+PEF1dGhvcj5adWlkZW1hPC9BdXRob3I+PFllYXI+MjAyMzwvWWVhcj48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</w:fldData>
        </w:fldChar>
      </w:r>
      <w:r w:rsidR="0046073D">
        <w:instrText xml:space="preserve"> ADDIN EN.CITE </w:instrText>
      </w:r>
      <w:r w:rsidR="0046073D">
        <w:fldChar w:fldCharType="begin">
          <w:fldData xml:space="preserve">PEVuZE5vdGU+PENpdGU+PEF1dGhvcj5adWlkZW1hPC9BdXRob3I+PFllYXI+MjAyMzwvWWVhcj48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</w:fldData>
        </w:fldChar>
      </w:r>
      <w:r w:rsidR="0046073D">
        <w:instrText xml:space="preserve"> ADDIN EN.CITE.DATA </w:instrText>
      </w:r>
      <w:r w:rsidR="0046073D">
        <w:fldChar w:fldCharType="end"/>
      </w:r>
      <w:r w:rsidR="00474B2C" w:rsidRPr="002E0816">
        <w:fldChar w:fldCharType="separate"/>
      </w:r>
      <w:r w:rsidR="0046073D">
        <w:rPr>
          <w:noProof/>
        </w:rPr>
        <w:t>(62)</w:t>
      </w:r>
      <w:r w:rsidR="00474B2C" w:rsidRPr="002E0816">
        <w:fldChar w:fldCharType="end"/>
      </w:r>
      <w:r w:rsidR="007636CC">
        <w:t>.</w:t>
      </w:r>
      <w:r w:rsidRPr="002E0816">
        <w:t xml:space="preserve"> An interaction between omega-3 FA</w:t>
      </w:r>
      <w:r w:rsidR="00585778" w:rsidRPr="002E0816">
        <w:t>s</w:t>
      </w:r>
      <w:r w:rsidRPr="002E0816">
        <w:t xml:space="preserve"> and axonal integrity was suggested by Oliver et al.</w:t>
      </w:r>
      <w:r w:rsidR="00474B2C" w:rsidRPr="002E0816">
        <w:fldChar w:fldCharType="begin">
          <w:fldData xml:space="preserve">PEVuZE5vdGU+PENpdGU+PEF1dGhvcj5PbGl2ZXI8L0F1dGhvcj48WWVhcj4yMDE2PC9ZZWFyPjxS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</w:fldData>
        </w:fldChar>
      </w:r>
      <w:r w:rsidR="0046073D">
        <w:instrText xml:space="preserve"> ADDIN EN.CITE </w:instrText>
      </w:r>
      <w:r w:rsidR="0046073D">
        <w:fldChar w:fldCharType="begin">
          <w:fldData xml:space="preserve">PEVuZE5vdGU+PENpdGU+PEF1dGhvcj5PbGl2ZXI8L0F1dGhvcj48WWVhcj4yMDE2PC9ZZWFyPjxS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</w:fldData>
        </w:fldChar>
      </w:r>
      <w:r w:rsidR="0046073D">
        <w:instrText xml:space="preserve"> ADDIN EN.CITE.DATA </w:instrText>
      </w:r>
      <w:r w:rsidR="0046073D">
        <w:fldChar w:fldCharType="end"/>
      </w:r>
      <w:r w:rsidR="00474B2C" w:rsidRPr="002E0816">
        <w:fldChar w:fldCharType="separate"/>
      </w:r>
      <w:r w:rsidR="0046073D">
        <w:rPr>
          <w:noProof/>
        </w:rPr>
        <w:t>(31)</w:t>
      </w:r>
      <w:r w:rsidR="00474B2C" w:rsidRPr="002E0816">
        <w:fldChar w:fldCharType="end"/>
      </w:r>
      <w:r w:rsidRPr="002E0816">
        <w:t xml:space="preserve"> and </w:t>
      </w:r>
      <w:r w:rsidRPr="002E0816">
        <w:rPr>
          <w:color w:val="000000" w:themeColor="text1"/>
          <w:shd w:val="clear" w:color="auto" w:fill="FFFFFF"/>
        </w:rPr>
        <w:t>Heileson et al.</w:t>
      </w:r>
      <w:r w:rsidR="00474B2C" w:rsidRPr="002E0816">
        <w:rPr>
          <w:color w:val="000000" w:themeColor="text1"/>
          <w:shd w:val="clear" w:color="auto" w:fill="FFFFFF"/>
        </w:rPr>
        <w:fldChar w:fldCharType="begin">
          <w:fldData xml:space="preserve">PEVuZE5vdGU+PENpdGU+PEF1dGhvcj5IZWlsZXNvbjwvQXV0aG9yPjxZZWFyPjIwMjE8L1llYXI+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</w:fldData>
        </w:fldChar>
      </w:r>
      <w:r w:rsidR="0046073D">
        <w:rPr>
          <w:color w:val="000000" w:themeColor="text1"/>
          <w:shd w:val="clear" w:color="auto" w:fill="FFFFFF"/>
        </w:rPr>
        <w:instrText xml:space="preserve"> ADDIN EN.CITE </w:instrText>
      </w:r>
      <w:r w:rsidR="0046073D">
        <w:rPr>
          <w:color w:val="000000" w:themeColor="text1"/>
          <w:shd w:val="clear" w:color="auto" w:fill="FFFFFF"/>
        </w:rPr>
        <w:fldChar w:fldCharType="begin">
          <w:fldData xml:space="preserve">PEVuZE5vdGU+PENpdGU+PEF1dGhvcj5IZWlsZXNvbjwvQXV0aG9yPjxZZWFyPjIwMjE8L1llYXI+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</w:fldData>
        </w:fldChar>
      </w:r>
      <w:r w:rsidR="0046073D">
        <w:rPr>
          <w:color w:val="000000" w:themeColor="text1"/>
          <w:shd w:val="clear" w:color="auto" w:fill="FFFFFF"/>
        </w:rPr>
        <w:instrText xml:space="preserve"> ADDIN EN.CITE.DATA </w:instrText>
      </w:r>
      <w:r w:rsidR="0046073D">
        <w:rPr>
          <w:color w:val="000000" w:themeColor="text1"/>
          <w:shd w:val="clear" w:color="auto" w:fill="FFFFFF"/>
        </w:rPr>
      </w:r>
      <w:r w:rsidR="0046073D">
        <w:rPr>
          <w:color w:val="000000" w:themeColor="text1"/>
          <w:shd w:val="clear" w:color="auto" w:fill="FFFFFF"/>
        </w:rPr>
        <w:fldChar w:fldCharType="end"/>
      </w:r>
      <w:r w:rsidR="00474B2C" w:rsidRPr="002E0816">
        <w:rPr>
          <w:color w:val="000000" w:themeColor="text1"/>
          <w:shd w:val="clear" w:color="auto" w:fill="FFFFFF"/>
        </w:rPr>
      </w:r>
      <w:r w:rsidR="00474B2C" w:rsidRPr="002E0816">
        <w:rPr>
          <w:color w:val="000000" w:themeColor="text1"/>
          <w:shd w:val="clear" w:color="auto" w:fill="FFFFFF"/>
        </w:rPr>
        <w:fldChar w:fldCharType="separate"/>
      </w:r>
      <w:r w:rsidR="0046073D">
        <w:rPr>
          <w:noProof/>
          <w:color w:val="000000" w:themeColor="text1"/>
          <w:shd w:val="clear" w:color="auto" w:fill="FFFFFF"/>
        </w:rPr>
        <w:t>(30)</w:t>
      </w:r>
      <w:r w:rsidR="00474B2C" w:rsidRPr="002E0816">
        <w:rPr>
          <w:color w:val="000000" w:themeColor="text1"/>
          <w:shd w:val="clear" w:color="auto" w:fill="FFFFFF"/>
        </w:rPr>
        <w:fldChar w:fldCharType="end"/>
      </w:r>
      <w:r w:rsidRPr="002E0816">
        <w:rPr>
          <w:color w:val="000000" w:themeColor="text1"/>
          <w:shd w:val="clear" w:color="auto" w:fill="FFFFFF"/>
        </w:rPr>
        <w:t xml:space="preserve"> </w:t>
      </w:r>
      <w:r w:rsidRPr="002E0816">
        <w:t>in which omega-3 FA</w:t>
      </w:r>
      <w:r w:rsidR="00585778" w:rsidRPr="002E0816">
        <w:t>s</w:t>
      </w:r>
      <w:r w:rsidRPr="002E0816">
        <w:t xml:space="preserve"> pretreatment in college football players minimized the elevation of NF-L, while groups given placebo continued to show elevated NF-L levels in concert with </w:t>
      </w:r>
      <w:r w:rsidR="00D43720" w:rsidRPr="002E0816">
        <w:t xml:space="preserve">subconcussive head impact </w:t>
      </w:r>
      <w:r w:rsidRPr="002E0816">
        <w:t xml:space="preserve">exposure throughout the season. We postulate that DHA will protect the integrity of neural cellular phospholipid membrane, by which cellular enzymatic and structural proteins remain intact even after acute soccer headings, as well as 2 sessions of cumulative </w:t>
      </w:r>
      <w:r w:rsidR="00D43720" w:rsidRPr="002E0816">
        <w:t xml:space="preserve">subconcussive head impact </w:t>
      </w:r>
      <w:r w:rsidRPr="002E0816">
        <w:t xml:space="preserve">exposure. If this hypothesis is supported by the blood biomarker data coupled with other measurements, this highlights a novel preventive strategy of DHA+EPA for subconcussive neural injury. It is possible that some biomarkers may increase after headings in </w:t>
      </w:r>
      <w:r w:rsidR="001502C9" w:rsidRPr="002E0816">
        <w:t xml:space="preserve">both </w:t>
      </w:r>
      <w:r w:rsidRPr="002E0816">
        <w:t>groups</w:t>
      </w:r>
      <w:r w:rsidR="001502C9" w:rsidRPr="002E0816">
        <w:t>, t</w:t>
      </w:r>
      <w:r w:rsidR="00845D7F" w:rsidRPr="002E0816">
        <w:t>he</w:t>
      </w:r>
      <w:r w:rsidRPr="002E0816">
        <w:t xml:space="preserve"> panel of biomarkers </w:t>
      </w:r>
      <w:r w:rsidR="00845D7F" w:rsidRPr="002E0816">
        <w:t xml:space="preserve">assessed </w:t>
      </w:r>
      <w:r w:rsidRPr="002E0816">
        <w:t>reflect diverse aspects of neural health, such as axonal structure, neuronal protease system, and astrocyte activation. Our data analysis will determine whether DHA+EPA can act to protect all or only specific aspects of neural health.</w:t>
      </w:r>
    </w:p>
    <w:p w14:paraId="2657FA75" w14:textId="58B4CF12" w:rsidR="009651CB" w:rsidRPr="002E0816" w:rsidRDefault="009651CB" w:rsidP="009515DA">
      <w:pPr>
        <w:spacing w:line="480" w:lineRule="auto"/>
        <w:ind w:firstLine="720"/>
      </w:pPr>
      <w:r w:rsidRPr="002E0816">
        <w:t>Our pilot data</w:t>
      </w:r>
      <w:r w:rsidR="007636CC">
        <w:t xml:space="preserve"> </w:t>
      </w:r>
      <w:r w:rsidR="00474B2C" w:rsidRPr="002E0816">
        <w:fldChar w:fldCharType="begin">
          <w:fldData xml:space="preserve">PEVuZE5vdGU+PENpdGU+PEF1dGhvcj5LYXdhdGE8L0F1dGhvcj48WWVhcj4yMDIwPC9ZZWFyPjxS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</w:fldData>
        </w:fldChar>
      </w:r>
      <w:r w:rsidR="0046073D">
        <w:instrText xml:space="preserve"> ADDIN EN.CITE </w:instrText>
      </w:r>
      <w:r w:rsidR="0046073D">
        <w:fldChar w:fldCharType="begin">
          <w:fldData xml:space="preserve">PEVuZE5vdGU+PENpdGU+PEF1dGhvcj5LYXdhdGE8L0F1dGhvcj48WWVhcj4yMDIwPC9ZZWFyPjxS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</w:fldData>
        </w:fldChar>
      </w:r>
      <w:r w:rsidR="0046073D">
        <w:instrText xml:space="preserve"> ADDIN EN.CITE.DATA </w:instrText>
      </w:r>
      <w:r w:rsidR="0046073D">
        <w:fldChar w:fldCharType="end"/>
      </w:r>
      <w:r w:rsidR="00474B2C" w:rsidRPr="002E0816">
        <w:fldChar w:fldCharType="separate"/>
      </w:r>
      <w:r w:rsidR="0046073D">
        <w:rPr>
          <w:noProof/>
        </w:rPr>
        <w:t>(63)</w:t>
      </w:r>
      <w:r w:rsidR="00474B2C" w:rsidRPr="002E0816">
        <w:fldChar w:fldCharType="end"/>
      </w:r>
      <w:r w:rsidRPr="002E0816">
        <w:t xml:space="preserve"> combined with published concussion studies</w:t>
      </w:r>
      <w:r w:rsidR="007636CC">
        <w:t xml:space="preserve"> </w:t>
      </w:r>
      <w:r w:rsidR="00474B2C" w:rsidRPr="002E0816">
        <w:fldChar w:fldCharType="begin">
          <w:fldData xml:space="preserve">PEVuZE5vdGU+PENpdGU+PEF1dGhvcj5DaHVyY2hpbGw8L0F1dGhvcj48WWVhcj4yMDE5PC9ZZWFy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</w:fldData>
        </w:fldChar>
      </w:r>
      <w:r w:rsidR="0046073D">
        <w:instrText xml:space="preserve"> ADDIN EN.CITE </w:instrText>
      </w:r>
      <w:r w:rsidR="0046073D">
        <w:fldChar w:fldCharType="begin">
          <w:fldData xml:space="preserve">PEVuZE5vdGU+PENpdGU+PEF1dGhvcj5DaHVyY2hpbGw8L0F1dGhvcj48WWVhcj4yMDE5PC9ZZWFy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</w:fldData>
        </w:fldChar>
      </w:r>
      <w:r w:rsidR="0046073D">
        <w:instrText xml:space="preserve"> ADDIN EN.CITE.DATA </w:instrText>
      </w:r>
      <w:r w:rsidR="0046073D">
        <w:fldChar w:fldCharType="end"/>
      </w:r>
      <w:r w:rsidR="00474B2C" w:rsidRPr="002E0816">
        <w:fldChar w:fldCharType="separate"/>
      </w:r>
      <w:r w:rsidR="0046073D">
        <w:rPr>
          <w:noProof/>
        </w:rPr>
        <w:t>(64, 65)</w:t>
      </w:r>
      <w:r w:rsidR="00474B2C" w:rsidRPr="002E0816">
        <w:fldChar w:fldCharType="end"/>
      </w:r>
      <w:r w:rsidRPr="002E0816">
        <w:t xml:space="preserve"> suggests that DTI and NODDI can detect both acute and long-term axonal microstructural damage. We </w:t>
      </w:r>
      <w:r w:rsidRPr="002E0816">
        <w:lastRenderedPageBreak/>
        <w:t xml:space="preserve">postulate that DHA+EPA pretreatment will enhance cellular and physiological resilience to acute subconcussive impacts. Diffusion metrics may reveal microstructural integrity while the connectivity analysis depicts functional connectivity between brain regions. Using DTI/NODDI/fMRI as outcomes for omega-3 FA research, we predict significant changes in axonal diffusion measures after 20 acute headings in the placebo group and </w:t>
      </w:r>
      <w:r w:rsidR="00703BF3" w:rsidRPr="002E0816">
        <w:t xml:space="preserve">that </w:t>
      </w:r>
      <w:r w:rsidRPr="002E0816">
        <w:t>damage will be attenuated in the DHA+EPA group. The fMRI data will indicate whether structural damage resulted in neurophysiologic abnormalities. If notable association between multimodal imaging metrics are present, the data will be useful in understanding the physiology of DHA</w:t>
      </w:r>
      <w:r w:rsidR="00703BF3" w:rsidRPr="002E0816">
        <w:t xml:space="preserve"> and </w:t>
      </w:r>
      <w:r w:rsidRPr="002E0816">
        <w:t>EPA’s protective effects.</w:t>
      </w:r>
    </w:p>
    <w:p w14:paraId="4ABCAED4" w14:textId="49B1C600" w:rsidR="00D71061" w:rsidRPr="00AB4252" w:rsidRDefault="00D71061" w:rsidP="009515DA">
      <w:pPr>
        <w:spacing w:line="480" w:lineRule="auto"/>
        <w:ind w:firstLine="720"/>
      </w:pPr>
      <w:r w:rsidRPr="002E0816">
        <w:t xml:space="preserve">Our data </w:t>
      </w:r>
      <w:r w:rsidR="0054476D" w:rsidRPr="002E0816">
        <w:t xml:space="preserve">will </w:t>
      </w:r>
      <w:r w:rsidRPr="002E0816">
        <w:t xml:space="preserve">provide mechanistic insights as to how acute </w:t>
      </w:r>
      <w:r w:rsidR="00D43720" w:rsidRPr="002E0816">
        <w:t xml:space="preserve">subconcussive head impacts </w:t>
      </w:r>
      <w:r w:rsidRPr="002E0816">
        <w:t>induce sympathetic hyperreactivity. A meta-analysis concluded that DHA</w:t>
      </w:r>
      <w:r w:rsidR="00275B84" w:rsidRPr="002E0816">
        <w:t xml:space="preserve"> and </w:t>
      </w:r>
      <w:r w:rsidRPr="002E0816">
        <w:t>EPA supplementation (3-4g/day) results in a decrease in blood pressure</w:t>
      </w:r>
      <w:r w:rsidR="007636CC">
        <w:t xml:space="preserve"> </w:t>
      </w:r>
      <w:r w:rsidR="00474B2C" w:rsidRPr="002E0816">
        <w:fldChar w:fldCharType="begin">
          <w:fldData xml:space="preserve">PEVuZE5vdGU+PENpdGU+PEF1dGhvcj5NaWxsZXI8L0F1dGhvcj48WWVhcj4yMDE0PC9ZZWFyPjxS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</w:fldData>
        </w:fldChar>
      </w:r>
      <w:r w:rsidR="0046073D">
        <w:instrText xml:space="preserve"> ADDIN EN.CITE </w:instrText>
      </w:r>
      <w:r w:rsidR="0046073D">
        <w:fldChar w:fldCharType="begin">
          <w:fldData xml:space="preserve">PEVuZE5vdGU+PENpdGU+PEF1dGhvcj5NaWxsZXI8L0F1dGhvcj48WWVhcj4yMDE0PC9ZZWFyPjxS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</w:fldData>
        </w:fldChar>
      </w:r>
      <w:r w:rsidR="0046073D">
        <w:instrText xml:space="preserve"> ADDIN EN.CITE.DATA </w:instrText>
      </w:r>
      <w:r w:rsidR="0046073D">
        <w:fldChar w:fldCharType="end"/>
      </w:r>
      <w:r w:rsidR="00474B2C" w:rsidRPr="002E0816">
        <w:fldChar w:fldCharType="separate"/>
      </w:r>
      <w:r w:rsidR="0046073D">
        <w:rPr>
          <w:noProof/>
        </w:rPr>
        <w:t>(25)</w:t>
      </w:r>
      <w:r w:rsidR="00474B2C" w:rsidRPr="002E0816">
        <w:fldChar w:fldCharType="end"/>
      </w:r>
      <w:r w:rsidR="007636CC">
        <w:t>,</w:t>
      </w:r>
      <w:r w:rsidRPr="002E0816">
        <w:t xml:space="preserve"> which can be modulated by both autonomic and vascular origins. DHA+EPA supplementation (3.4g/d) for 8 weeks has been shown to lower sympathetic reactivity and attenuate the MAP response during the CPT</w:t>
      </w:r>
      <w:r w:rsidR="007636CC">
        <w:t xml:space="preserve"> </w:t>
      </w:r>
      <w:r w:rsidR="00474B2C" w:rsidRPr="002E0816">
        <w:fldChar w:fldCharType="begin"/>
      </w:r>
      <w:r w:rsidR="0046073D">
        <w:instrText xml:space="preserve"> ADDIN EN.CITE &lt;EndNote&gt;&lt;Cite&gt;&lt;Author&gt;Skulas-Ray&lt;/Author&gt;&lt;Year&gt;2012&lt;/Year&gt;&lt;RecNum&gt;27&lt;/RecNum&gt;&lt;DisplayText&gt;(27)&lt;/DisplayText&gt;&lt;record&gt;&lt;rec-number&gt;27&lt;/rec-number&gt;&lt;foreign-keys&gt;&lt;key app="EN" db-id="tre5f2ds5epx9sewrrqprsevftxfp2vearer" timestamp="1731611310"&gt;27&lt;/key&gt;&lt;/foreign-keys&gt;&lt;ref-type name="Journal Article"&gt;17&lt;/ref-type&gt;&lt;contributors&gt;&lt;authors&gt;&lt;author&gt;Skulas-Ray, A. C.&lt;/author&gt;&lt;author&gt;Kris-Etherton, P. M.&lt;/author&gt;&lt;author&gt;Harris, W. S.&lt;/author&gt;&lt;author&gt;West, S. G.&lt;/author&gt;&lt;/authors&gt;&lt;/contributors&gt;&lt;auth-address&gt;Departments of Nutritional Sciences (ACS, PMKE, SGW) and Biobehavioral Health (SGW), Pennsylvania State University, University Park, PA 16802, USA.&lt;/auth-address&gt;&lt;titles&gt;&lt;title&gt;Effects of marine-derived omega-3 fatty acids on systemic hemodynamics at rest and during stress: a dose-response study&lt;/title&gt;&lt;secondary-title&gt;Ann Behav Med&lt;/secondary-title&gt;&lt;/titles&gt;&lt;periodical&gt;&lt;full-title&gt;Ann Behav Med&lt;/full-title&gt;&lt;/periodical&gt;&lt;pages&gt;301-8&lt;/pages&gt;&lt;volume&gt;44&lt;/volume&gt;&lt;number&gt;3&lt;/number&gt;&lt;keywords&gt;&lt;keyword&gt;Adult&lt;/keyword&gt;&lt;keyword&gt;Blood Pressure/*drug effects&lt;/keyword&gt;&lt;keyword&gt;Cross-Over Studies&lt;/keyword&gt;&lt;keyword&gt;Docosahexaenoic Acids/administration &amp;amp; dosage/*pharmacology&lt;/keyword&gt;&lt;keyword&gt;Dose-Response Relationship, Drug&lt;/keyword&gt;&lt;keyword&gt;Double-Blind Method&lt;/keyword&gt;&lt;keyword&gt;Eicosapentaenoic Acid/administration &amp;amp; dosage/*pharmacology&lt;/keyword&gt;&lt;keyword&gt;Female&lt;/keyword&gt;&lt;keyword&gt;Heart Rate/*drug effects&lt;/keyword&gt;&lt;keyword&gt;Hemodynamics/drug effects&lt;/keyword&gt;&lt;keyword&gt;Humans&lt;/keyword&gt;&lt;keyword&gt;Male&lt;/keyword&gt;&lt;keyword&gt;Middle Aged&lt;/keyword&gt;&lt;keyword&gt;Stroke Volume/*drug effects&lt;/keyword&gt;&lt;/keywords&gt;&lt;dates&gt;&lt;year&gt;2012&lt;/year&gt;&lt;pub-dates&gt;&lt;date&gt;Dec&lt;/date&gt;&lt;/pub-dates&gt;&lt;/dates&gt;&lt;isbn&gt;0883-6612 (Print)&amp;#xD;0883-6612&lt;/isbn&gt;&lt;accession-num&gt;22865498&lt;/accession-num&gt;&lt;urls&gt;&lt;/urls&gt;&lt;custom2&gt;PMC3653417&lt;/custom2&gt;&lt;custom6&gt;NIHMS460086&lt;/custom6&gt;&lt;electronic-resource-num&gt;10.1007/s12160-012-9393-2&lt;/electronic-resource-num&gt;&lt;remote-database-provider&gt;NLM&lt;/remote-database-provider&gt;&lt;language&gt;eng&lt;/language&gt;&lt;/record&gt;&lt;/Cite&gt;&lt;/EndNote&gt;</w:instrText>
      </w:r>
      <w:r w:rsidR="00474B2C" w:rsidRPr="002E0816">
        <w:fldChar w:fldCharType="separate"/>
      </w:r>
      <w:r w:rsidR="0046073D">
        <w:rPr>
          <w:noProof/>
        </w:rPr>
        <w:t>(27)</w:t>
      </w:r>
      <w:r w:rsidR="00474B2C" w:rsidRPr="002E0816">
        <w:fldChar w:fldCharType="end"/>
      </w:r>
      <w:r w:rsidR="007636CC">
        <w:t>.</w:t>
      </w:r>
      <w:r w:rsidRPr="002E0816">
        <w:t xml:space="preserve"> </w:t>
      </w:r>
      <w:r w:rsidRPr="002E0816">
        <w:rPr>
          <w:bCs/>
          <w:color w:val="000000" w:themeColor="text1"/>
        </w:rPr>
        <w:t xml:space="preserve">Acute </w:t>
      </w:r>
      <w:r w:rsidR="00D43720" w:rsidRPr="002E0816">
        <w:rPr>
          <w:bCs/>
          <w:color w:val="000000" w:themeColor="text1"/>
        </w:rPr>
        <w:t xml:space="preserve">subconcussive head impacts </w:t>
      </w:r>
      <w:r w:rsidRPr="002E0816">
        <w:rPr>
          <w:bCs/>
          <w:color w:val="000000" w:themeColor="text1"/>
        </w:rPr>
        <w:t>have been shown to negatively influence autonomic function by triggering sympathetic hyperreactivity. We predict that 8 weeks of DHA</w:t>
      </w:r>
      <w:r w:rsidR="00275B84" w:rsidRPr="002E0816">
        <w:rPr>
          <w:bCs/>
          <w:color w:val="000000" w:themeColor="text1"/>
        </w:rPr>
        <w:t xml:space="preserve"> and </w:t>
      </w:r>
      <w:r w:rsidRPr="002E0816">
        <w:rPr>
          <w:bCs/>
          <w:color w:val="000000" w:themeColor="text1"/>
        </w:rPr>
        <w:t>EPA pretreatment will prevent sympathetic hyperreactivity and attenuate the rise in MAP during the CPT not only after a single session of soccer headings, but</w:t>
      </w:r>
      <w:r w:rsidRPr="00AB4252">
        <w:rPr>
          <w:bCs/>
          <w:color w:val="000000" w:themeColor="text1"/>
        </w:rPr>
        <w:t xml:space="preserve"> also after 2 sessions. If our hypothesis is confirmed, DHA</w:t>
      </w:r>
      <w:r w:rsidR="00275B84">
        <w:rPr>
          <w:bCs/>
          <w:color w:val="000000" w:themeColor="text1"/>
        </w:rPr>
        <w:t xml:space="preserve"> and </w:t>
      </w:r>
      <w:r w:rsidRPr="00AB4252">
        <w:rPr>
          <w:bCs/>
          <w:color w:val="000000" w:themeColor="text1"/>
        </w:rPr>
        <w:t xml:space="preserve">EPA have a potent protective function for the autonomic nervous system against repetitive </w:t>
      </w:r>
      <w:r w:rsidR="00D43720" w:rsidRPr="00AB4252">
        <w:rPr>
          <w:bCs/>
          <w:color w:val="000000" w:themeColor="text1"/>
        </w:rPr>
        <w:t>subconcussive head impacts</w:t>
      </w:r>
      <w:r w:rsidRPr="00AB4252">
        <w:rPr>
          <w:bCs/>
          <w:color w:val="000000" w:themeColor="text1"/>
        </w:rPr>
        <w:t>.</w:t>
      </w:r>
    </w:p>
    <w:p w14:paraId="4FDFAF26" w14:textId="18B16C95" w:rsidR="005560A8" w:rsidRDefault="0078774C" w:rsidP="00014A88">
      <w:pPr>
        <w:spacing w:line="480" w:lineRule="auto"/>
        <w:ind w:firstLine="720"/>
        <w:rPr>
          <w:iCs/>
          <w:color w:val="000000" w:themeColor="text1"/>
        </w:rPr>
      </w:pPr>
      <w:r w:rsidRPr="00AB4252">
        <w:t xml:space="preserve">The results obtained from this study will be valuable </w:t>
      </w:r>
      <w:r w:rsidR="00390590">
        <w:t xml:space="preserve">insights into </w:t>
      </w:r>
      <w:r w:rsidR="00C16AAE" w:rsidRPr="00AB4252">
        <w:t>combined effect of DHA</w:t>
      </w:r>
      <w:r w:rsidR="00C070FA">
        <w:t xml:space="preserve"> and </w:t>
      </w:r>
      <w:r w:rsidR="00C16AAE" w:rsidRPr="00AB4252">
        <w:t xml:space="preserve">EPA on </w:t>
      </w:r>
      <w:r w:rsidR="00C16AAE" w:rsidRPr="00AB4252">
        <w:rPr>
          <w:iCs/>
          <w:color w:val="000000" w:themeColor="text1"/>
        </w:rPr>
        <w:t>brain molecular</w:t>
      </w:r>
      <w:r w:rsidR="00C070FA">
        <w:rPr>
          <w:iCs/>
          <w:color w:val="000000" w:themeColor="text1"/>
        </w:rPr>
        <w:t>, cellular</w:t>
      </w:r>
      <w:r w:rsidR="00C16AAE" w:rsidRPr="00AB4252">
        <w:rPr>
          <w:iCs/>
          <w:color w:val="000000" w:themeColor="text1"/>
        </w:rPr>
        <w:t xml:space="preserve">, and physiological health </w:t>
      </w:r>
      <w:r w:rsidR="00BE2E76" w:rsidRPr="00AB4252">
        <w:rPr>
          <w:iCs/>
          <w:color w:val="000000" w:themeColor="text1"/>
        </w:rPr>
        <w:t>in the context of subconcussive head impacts</w:t>
      </w:r>
      <w:r w:rsidR="002A0363">
        <w:rPr>
          <w:iCs/>
          <w:color w:val="000000" w:themeColor="text1"/>
        </w:rPr>
        <w:t xml:space="preserve">. Furthermore, these findings </w:t>
      </w:r>
      <w:r w:rsidR="00977E8F">
        <w:rPr>
          <w:iCs/>
          <w:color w:val="000000" w:themeColor="text1"/>
        </w:rPr>
        <w:t xml:space="preserve">will pave the way for a </w:t>
      </w:r>
      <w:r w:rsidR="00C16AAE" w:rsidRPr="00AB4252">
        <w:rPr>
          <w:iCs/>
          <w:color w:val="000000" w:themeColor="text1"/>
        </w:rPr>
        <w:t>larg</w:t>
      </w:r>
      <w:r w:rsidR="00977E8F">
        <w:rPr>
          <w:iCs/>
          <w:color w:val="000000" w:themeColor="text1"/>
        </w:rPr>
        <w:t>e-</w:t>
      </w:r>
      <w:r w:rsidR="00C16AAE" w:rsidRPr="00AB4252">
        <w:rPr>
          <w:iCs/>
          <w:color w:val="000000" w:themeColor="text1"/>
        </w:rPr>
        <w:t xml:space="preserve">scale </w:t>
      </w:r>
      <w:r w:rsidR="00BE2E76" w:rsidRPr="00AB4252">
        <w:rPr>
          <w:iCs/>
          <w:color w:val="000000" w:themeColor="text1"/>
        </w:rPr>
        <w:lastRenderedPageBreak/>
        <w:t xml:space="preserve">longitudinal </w:t>
      </w:r>
      <w:r w:rsidR="00C16AAE" w:rsidRPr="00AB4252">
        <w:rPr>
          <w:iCs/>
          <w:color w:val="000000" w:themeColor="text1"/>
        </w:rPr>
        <w:t>randomized clinical trial</w:t>
      </w:r>
      <w:r w:rsidR="00977E8F">
        <w:rPr>
          <w:iCs/>
          <w:color w:val="000000" w:themeColor="text1"/>
        </w:rPr>
        <w:t xml:space="preserve">, serving as </w:t>
      </w:r>
      <w:r w:rsidR="00BE2E76" w:rsidRPr="00AB4252">
        <w:rPr>
          <w:iCs/>
          <w:color w:val="000000" w:themeColor="text1"/>
        </w:rPr>
        <w:t xml:space="preserve">empirical evidence </w:t>
      </w:r>
      <w:r w:rsidR="00977E8F">
        <w:rPr>
          <w:iCs/>
          <w:color w:val="000000" w:themeColor="text1"/>
        </w:rPr>
        <w:t xml:space="preserve">to inform the </w:t>
      </w:r>
      <w:r w:rsidR="00BE2E76" w:rsidRPr="00AB4252">
        <w:rPr>
          <w:iCs/>
          <w:color w:val="000000" w:themeColor="text1"/>
        </w:rPr>
        <w:t xml:space="preserve">development of preventative guidelines for athletic organizations. </w:t>
      </w:r>
      <w:r w:rsidR="000F05DB" w:rsidRPr="00AB4252">
        <w:rPr>
          <w:iCs/>
          <w:color w:val="000000" w:themeColor="text1"/>
        </w:rPr>
        <w:t xml:space="preserve"> </w:t>
      </w:r>
    </w:p>
    <w:p w14:paraId="26E79916" w14:textId="77777777" w:rsidR="00014A88" w:rsidRDefault="00014A88" w:rsidP="00014A88">
      <w:pPr>
        <w:spacing w:line="480" w:lineRule="auto"/>
        <w:ind w:firstLine="720"/>
        <w:rPr>
          <w:iCs/>
          <w:color w:val="000000" w:themeColor="text1"/>
        </w:rPr>
      </w:pPr>
    </w:p>
    <w:p w14:paraId="00ED563E" w14:textId="77777777" w:rsidR="00014A88" w:rsidRDefault="00014A88" w:rsidP="00014A88">
      <w:pPr>
        <w:spacing w:line="480" w:lineRule="auto"/>
        <w:ind w:firstLine="720"/>
        <w:rPr>
          <w:iCs/>
          <w:color w:val="000000" w:themeColor="text1"/>
        </w:rPr>
      </w:pPr>
    </w:p>
    <w:p w14:paraId="4FEB5C53" w14:textId="77777777" w:rsidR="00014A88" w:rsidRPr="00DA5763" w:rsidRDefault="00014A88" w:rsidP="00014A88">
      <w:pPr>
        <w:spacing w:line="480" w:lineRule="auto"/>
        <w:rPr>
          <w:iCs/>
          <w:color w:val="000000" w:themeColor="text1"/>
          <w:sz w:val="28"/>
          <w:szCs w:val="28"/>
        </w:rPr>
      </w:pPr>
    </w:p>
    <w:p w14:paraId="4FF66E9A" w14:textId="2CFE7807" w:rsidR="0023315E" w:rsidRPr="007636CC" w:rsidRDefault="006567F9" w:rsidP="007636CC">
      <w:pPr>
        <w:spacing w:line="480" w:lineRule="auto"/>
        <w:ind w:left="450" w:hanging="450"/>
        <w:rPr>
          <w:b/>
          <w:bCs/>
        </w:rPr>
      </w:pPr>
      <w:r w:rsidRPr="00DA5763">
        <w:rPr>
          <w:b/>
          <w:bCs/>
          <w:sz w:val="28"/>
          <w:szCs w:val="28"/>
        </w:rPr>
        <w:t>References</w:t>
      </w:r>
    </w:p>
    <w:p w14:paraId="3CF6E5E6" w14:textId="77777777" w:rsidR="007A5945" w:rsidRPr="007636CC" w:rsidRDefault="0023315E" w:rsidP="007636CC">
      <w:pPr>
        <w:pStyle w:val="EndNoteBibliography"/>
        <w:spacing w:line="480" w:lineRule="auto"/>
        <w:ind w:left="450" w:hanging="450"/>
        <w:rPr>
          <w:noProof/>
        </w:rPr>
      </w:pPr>
      <w:r w:rsidRPr="007636CC">
        <w:rPr>
          <w:b/>
          <w:bCs/>
        </w:rPr>
        <w:fldChar w:fldCharType="begin"/>
      </w:r>
      <w:r w:rsidRPr="007636CC">
        <w:rPr>
          <w:b/>
          <w:bCs/>
        </w:rPr>
        <w:instrText xml:space="preserve"> ADDIN EN.REFLIST </w:instrText>
      </w:r>
      <w:r w:rsidRPr="007636CC">
        <w:rPr>
          <w:b/>
          <w:bCs/>
        </w:rPr>
        <w:fldChar w:fldCharType="separate"/>
      </w:r>
      <w:r w:rsidR="007A5945" w:rsidRPr="007636CC">
        <w:rPr>
          <w:noProof/>
        </w:rPr>
        <w:t>1.</w:t>
      </w:r>
      <w:r w:rsidR="007A5945" w:rsidRPr="007636CC">
        <w:rPr>
          <w:noProof/>
        </w:rPr>
        <w:tab/>
        <w:t>Mackay DF, Russell ER, Stewart K, MacLean JA, Pell JP, Stewart W. Neurodegenerative Disease Mortality among Former Professional Soccer Players. The New England journal of medicine. 2019;381(19):1801-8.</w:t>
      </w:r>
    </w:p>
    <w:p w14:paraId="0363FDFB" w14:textId="77777777" w:rsidR="007A5945" w:rsidRPr="007636CC" w:rsidRDefault="007A5945" w:rsidP="007636CC">
      <w:pPr>
        <w:pStyle w:val="EndNoteBibliography"/>
        <w:spacing w:line="480" w:lineRule="auto"/>
        <w:ind w:left="450" w:hanging="450"/>
        <w:rPr>
          <w:noProof/>
        </w:rPr>
      </w:pPr>
      <w:r w:rsidRPr="007636CC">
        <w:rPr>
          <w:noProof/>
        </w:rPr>
        <w:t>2.</w:t>
      </w:r>
      <w:r w:rsidRPr="007636CC">
        <w:rPr>
          <w:noProof/>
        </w:rPr>
        <w:tab/>
        <w:t>Russell ER, Mackay DF, Stewart K, MacLean JA, Pell JP, Stewart W. Association of Field Position and Career Length With Risk of Neurodegenerative Disease in Male Former Professional Soccer Players. JAMA Neurol. 2021;78(9):1057-63.</w:t>
      </w:r>
    </w:p>
    <w:p w14:paraId="19BB76CC" w14:textId="77777777" w:rsidR="007A5945" w:rsidRPr="007636CC" w:rsidRDefault="007A5945" w:rsidP="007636CC">
      <w:pPr>
        <w:pStyle w:val="EndNoteBibliography"/>
        <w:spacing w:line="480" w:lineRule="auto"/>
        <w:ind w:left="450" w:hanging="450"/>
        <w:rPr>
          <w:noProof/>
        </w:rPr>
      </w:pPr>
      <w:r w:rsidRPr="007636CC">
        <w:rPr>
          <w:noProof/>
        </w:rPr>
        <w:t>3.</w:t>
      </w:r>
      <w:r w:rsidRPr="007636CC">
        <w:rPr>
          <w:noProof/>
        </w:rPr>
        <w:tab/>
        <w:t>Peek K, Vella T, Meyer T, Beaudouin F, McKay M. The incidence and characteristics of purposeful heading in male and female youth football (soccer) within Australia. J Sci Med Sport. 2021;24(6):603-8.</w:t>
      </w:r>
    </w:p>
    <w:p w14:paraId="3267ADA0" w14:textId="77777777" w:rsidR="007A5945" w:rsidRPr="007636CC" w:rsidRDefault="007A5945" w:rsidP="007636CC">
      <w:pPr>
        <w:pStyle w:val="EndNoteBibliography"/>
        <w:spacing w:line="480" w:lineRule="auto"/>
        <w:ind w:left="450" w:hanging="450"/>
        <w:rPr>
          <w:noProof/>
        </w:rPr>
      </w:pPr>
      <w:r w:rsidRPr="007636CC">
        <w:rPr>
          <w:noProof/>
        </w:rPr>
        <w:t>4.</w:t>
      </w:r>
      <w:r w:rsidRPr="007636CC">
        <w:rPr>
          <w:noProof/>
        </w:rPr>
        <w:tab/>
        <w:t>Tierney GJ, Higgins B. The incidence and mechanism of heading in European professional football players over three seasons. Scand J Med Sci Sports. 2021;31(4):875-83.</w:t>
      </w:r>
    </w:p>
    <w:p w14:paraId="1DBA429B" w14:textId="77777777" w:rsidR="007A5945" w:rsidRPr="007636CC" w:rsidRDefault="007A5945" w:rsidP="007636CC">
      <w:pPr>
        <w:pStyle w:val="EndNoteBibliography"/>
        <w:spacing w:line="480" w:lineRule="auto"/>
        <w:ind w:left="450" w:hanging="450"/>
        <w:rPr>
          <w:noProof/>
        </w:rPr>
      </w:pPr>
      <w:r w:rsidRPr="007636CC">
        <w:rPr>
          <w:noProof/>
        </w:rPr>
        <w:t>5.</w:t>
      </w:r>
      <w:r w:rsidRPr="007636CC">
        <w:rPr>
          <w:noProof/>
        </w:rPr>
        <w:tab/>
        <w:t>Joseph JR, Swallow JS, Willsey K, Lapointe AP, Khalatbari S, Korley FK, et al. Elevated markers of brain injury as a result of clinically asymptomatic high-acceleration head impacts in high-school football athletes. J Neurosurg. 2019;130(5):1642-8.</w:t>
      </w:r>
    </w:p>
    <w:p w14:paraId="68FE2668" w14:textId="77777777" w:rsidR="007A5945" w:rsidRPr="007636CC" w:rsidRDefault="007A5945" w:rsidP="007636CC">
      <w:pPr>
        <w:pStyle w:val="EndNoteBibliography"/>
        <w:spacing w:line="480" w:lineRule="auto"/>
        <w:ind w:left="450" w:hanging="450"/>
        <w:rPr>
          <w:noProof/>
        </w:rPr>
      </w:pPr>
      <w:r w:rsidRPr="007636CC">
        <w:rPr>
          <w:noProof/>
        </w:rPr>
        <w:t>6.</w:t>
      </w:r>
      <w:r w:rsidRPr="007636CC">
        <w:rPr>
          <w:noProof/>
        </w:rPr>
        <w:tab/>
        <w:t>Shahim P, Zetterberg H, Tegner Y, Blennow K. Serum neurofilament light as a biomarker for mild traumatic brain injury in contact sports. Neurology. 2017;88(19):1788-94.</w:t>
      </w:r>
    </w:p>
    <w:p w14:paraId="07B704D3" w14:textId="77777777" w:rsidR="007A5945" w:rsidRPr="007636CC" w:rsidRDefault="007A5945" w:rsidP="007636CC">
      <w:pPr>
        <w:pStyle w:val="EndNoteBibliography"/>
        <w:spacing w:line="480" w:lineRule="auto"/>
        <w:ind w:left="450" w:hanging="450"/>
        <w:rPr>
          <w:noProof/>
        </w:rPr>
      </w:pPr>
      <w:r w:rsidRPr="007636CC">
        <w:rPr>
          <w:noProof/>
        </w:rPr>
        <w:lastRenderedPageBreak/>
        <w:t>7.</w:t>
      </w:r>
      <w:r w:rsidRPr="007636CC">
        <w:rPr>
          <w:noProof/>
        </w:rPr>
        <w:tab/>
        <w:t>Oliver JM, Jones MT, Kirk KM, Gable DA, Repshas JT, Johnson TA, et al. Serum Neurofilament Light in American Football Athletes over the Course of a Season. J Neurotrauma. 2016;33(19):1784-9.</w:t>
      </w:r>
    </w:p>
    <w:p w14:paraId="58D18436" w14:textId="77777777" w:rsidR="007A5945" w:rsidRPr="007636CC" w:rsidRDefault="007A5945" w:rsidP="007636CC">
      <w:pPr>
        <w:pStyle w:val="EndNoteBibliography"/>
        <w:spacing w:line="480" w:lineRule="auto"/>
        <w:ind w:left="450" w:hanging="450"/>
        <w:rPr>
          <w:noProof/>
        </w:rPr>
      </w:pPr>
      <w:r w:rsidRPr="007636CC">
        <w:rPr>
          <w:noProof/>
        </w:rPr>
        <w:t>8.</w:t>
      </w:r>
      <w:r w:rsidRPr="007636CC">
        <w:rPr>
          <w:noProof/>
        </w:rPr>
        <w:tab/>
        <w:t>Puvenna V, Brennan C, Shaw G, Yang C, Marchi N, Bazarian JJ, et al. Significance of ubiquitin carboxy-terminal hydrolase L1 elevations in athletes after sub-concussive head hits. PLoS One. 2014;9(5):e96296.</w:t>
      </w:r>
    </w:p>
    <w:p w14:paraId="6CC265CE" w14:textId="77777777" w:rsidR="007A5945" w:rsidRPr="007636CC" w:rsidRDefault="007A5945" w:rsidP="007636CC">
      <w:pPr>
        <w:pStyle w:val="EndNoteBibliography"/>
        <w:spacing w:line="480" w:lineRule="auto"/>
        <w:ind w:left="450" w:hanging="450"/>
        <w:rPr>
          <w:noProof/>
        </w:rPr>
      </w:pPr>
      <w:r w:rsidRPr="007636CC">
        <w:rPr>
          <w:noProof/>
        </w:rPr>
        <w:t>9.</w:t>
      </w:r>
      <w:r w:rsidRPr="007636CC">
        <w:rPr>
          <w:noProof/>
        </w:rPr>
        <w:tab/>
        <w:t>Kawata K, Rubin LH, Takahagi M, Lee JH, Sim T, Szwanki V, et al. Subconcussive Impact-Dependent Increase in Plasma S100beta Levels in Collegiate Football Players. J Neurotrauma. 2017;34(14):2254-60.</w:t>
      </w:r>
    </w:p>
    <w:p w14:paraId="40DD664B" w14:textId="77777777" w:rsidR="007A5945" w:rsidRPr="007636CC" w:rsidRDefault="007A5945" w:rsidP="007636CC">
      <w:pPr>
        <w:pStyle w:val="EndNoteBibliography"/>
        <w:spacing w:line="480" w:lineRule="auto"/>
        <w:ind w:left="450" w:hanging="450"/>
        <w:rPr>
          <w:noProof/>
        </w:rPr>
      </w:pPr>
      <w:r w:rsidRPr="007636CC">
        <w:rPr>
          <w:noProof/>
        </w:rPr>
        <w:t>10.</w:t>
      </w:r>
      <w:r w:rsidRPr="007636CC">
        <w:rPr>
          <w:noProof/>
        </w:rPr>
        <w:tab/>
        <w:t>Rubin LH, Tierney R, Kawata K, Wesley L, Lee JH, Blennow K, et al. NFL blood levels are moderated by subconcussive impacts in a cohort of college football players. Brain Inj. 2019;33(4):456-62.</w:t>
      </w:r>
    </w:p>
    <w:p w14:paraId="59F8AEEF" w14:textId="77777777" w:rsidR="007A5945" w:rsidRPr="007636CC" w:rsidRDefault="007A5945" w:rsidP="007636CC">
      <w:pPr>
        <w:pStyle w:val="EndNoteBibliography"/>
        <w:spacing w:line="480" w:lineRule="auto"/>
        <w:ind w:left="450" w:hanging="450"/>
        <w:rPr>
          <w:noProof/>
        </w:rPr>
      </w:pPr>
      <w:r w:rsidRPr="007636CC">
        <w:rPr>
          <w:noProof/>
        </w:rPr>
        <w:t>11.</w:t>
      </w:r>
      <w:r w:rsidRPr="007636CC">
        <w:rPr>
          <w:noProof/>
        </w:rPr>
        <w:tab/>
        <w:t>Zonner S, Ejima K, Bevilacqua ZW, Huibregtse ME, Charleston C, Fulgar CC, et al. Association of increased serum S100B levels with high school football subconcussive head impacts. Frontiers in neurology. 2019;10:327.</w:t>
      </w:r>
    </w:p>
    <w:p w14:paraId="64FE6C35" w14:textId="77777777" w:rsidR="007A5945" w:rsidRPr="007636CC" w:rsidRDefault="007A5945" w:rsidP="007636CC">
      <w:pPr>
        <w:pStyle w:val="EndNoteBibliography"/>
        <w:spacing w:line="480" w:lineRule="auto"/>
        <w:ind w:left="450" w:hanging="450"/>
        <w:rPr>
          <w:noProof/>
        </w:rPr>
      </w:pPr>
      <w:r w:rsidRPr="007636CC">
        <w:rPr>
          <w:noProof/>
        </w:rPr>
        <w:t>12.</w:t>
      </w:r>
      <w:r w:rsidRPr="007636CC">
        <w:rPr>
          <w:noProof/>
        </w:rPr>
        <w:tab/>
        <w:t>Marchi N, Bazarian JJ, Puvenna V, Janigro M, Ghosh C, Zhong J, et al. Consequences of repeated blood-brain barrier disruption in football players. PLoS One. 2013;8(3):e56805.</w:t>
      </w:r>
    </w:p>
    <w:p w14:paraId="5E2958FA" w14:textId="77777777" w:rsidR="007A5945" w:rsidRPr="007636CC" w:rsidRDefault="007A5945" w:rsidP="007636CC">
      <w:pPr>
        <w:pStyle w:val="EndNoteBibliography"/>
        <w:spacing w:line="480" w:lineRule="auto"/>
        <w:ind w:left="450" w:hanging="450"/>
        <w:rPr>
          <w:noProof/>
        </w:rPr>
      </w:pPr>
      <w:r w:rsidRPr="007636CC">
        <w:rPr>
          <w:noProof/>
        </w:rPr>
        <w:t>13.</w:t>
      </w:r>
      <w:r w:rsidRPr="007636CC">
        <w:rPr>
          <w:noProof/>
        </w:rPr>
        <w:tab/>
        <w:t>Kawata K, Rubin LH, Lee JH, Sim T, Takahagi M, Szwanki V, et al. Association of Football Subconcussive Head Impacts With Ocular Near Point of Convergence. JAMA Ophthalmol. 2016;134(7):763-9.</w:t>
      </w:r>
    </w:p>
    <w:p w14:paraId="12C395A9" w14:textId="77777777" w:rsidR="007A5945" w:rsidRPr="007636CC" w:rsidRDefault="007A5945" w:rsidP="007636CC">
      <w:pPr>
        <w:pStyle w:val="EndNoteBibliography"/>
        <w:spacing w:line="480" w:lineRule="auto"/>
        <w:ind w:left="450" w:hanging="450"/>
        <w:rPr>
          <w:noProof/>
        </w:rPr>
      </w:pPr>
      <w:r w:rsidRPr="007636CC">
        <w:rPr>
          <w:noProof/>
        </w:rPr>
        <w:t>14.</w:t>
      </w:r>
      <w:r w:rsidRPr="007636CC">
        <w:rPr>
          <w:noProof/>
        </w:rPr>
        <w:tab/>
        <w:t>Kawata K, Tierney R, Phillips J, Jeka JJ. Effect of Repetitive Sub-concussive Head Impacts on Ocular Near Point of Convergence. Int J Sports Med. 2016;37(5):405-10.</w:t>
      </w:r>
    </w:p>
    <w:p w14:paraId="4B614F59" w14:textId="77777777" w:rsidR="007A5945" w:rsidRPr="007636CC" w:rsidRDefault="007A5945" w:rsidP="007636CC">
      <w:pPr>
        <w:pStyle w:val="EndNoteBibliography"/>
        <w:spacing w:line="480" w:lineRule="auto"/>
        <w:ind w:left="450" w:hanging="450"/>
        <w:rPr>
          <w:noProof/>
        </w:rPr>
      </w:pPr>
      <w:r w:rsidRPr="007636CC">
        <w:rPr>
          <w:noProof/>
        </w:rPr>
        <w:lastRenderedPageBreak/>
        <w:t>15.</w:t>
      </w:r>
      <w:r w:rsidRPr="007636CC">
        <w:rPr>
          <w:noProof/>
        </w:rPr>
        <w:tab/>
        <w:t>Nowak MK, Bevilacqua ZW, Ejima K, Huibregtse ME, Chen Z, Mickleborough TD, et al. Neuro-ophthalmologic response to repetitive subconcussive head Impacts: A randomized clinical trial. JAMA Ophthalmol. 2020;138(4):350-7.</w:t>
      </w:r>
    </w:p>
    <w:p w14:paraId="7C773A25" w14:textId="77777777" w:rsidR="007A5945" w:rsidRPr="007636CC" w:rsidRDefault="007A5945" w:rsidP="007636CC">
      <w:pPr>
        <w:pStyle w:val="EndNoteBibliography"/>
        <w:spacing w:line="480" w:lineRule="auto"/>
        <w:ind w:left="450" w:hanging="450"/>
        <w:rPr>
          <w:noProof/>
        </w:rPr>
      </w:pPr>
      <w:r w:rsidRPr="007636CC">
        <w:rPr>
          <w:noProof/>
        </w:rPr>
        <w:t>16.</w:t>
      </w:r>
      <w:r w:rsidRPr="007636CC">
        <w:rPr>
          <w:noProof/>
        </w:rPr>
        <w:tab/>
        <w:t>Zonner SW, Ejima K, Fulgar CC, Charleston C, Huibregtse ME, Bevilacqua ZW, et al. Oculomotor response to cumulative subconcussive head impacts in high school football players: a pilot longitudinal study. JAMA Ophthalmol. 2019;137(3):265-70.</w:t>
      </w:r>
    </w:p>
    <w:p w14:paraId="5A4199F8" w14:textId="77777777" w:rsidR="007A5945" w:rsidRPr="007636CC" w:rsidRDefault="007A5945" w:rsidP="007636CC">
      <w:pPr>
        <w:pStyle w:val="EndNoteBibliography"/>
        <w:spacing w:line="480" w:lineRule="auto"/>
        <w:ind w:left="450" w:hanging="450"/>
        <w:rPr>
          <w:noProof/>
        </w:rPr>
      </w:pPr>
      <w:r w:rsidRPr="007636CC">
        <w:rPr>
          <w:noProof/>
        </w:rPr>
        <w:t>17.</w:t>
      </w:r>
      <w:r w:rsidRPr="007636CC">
        <w:rPr>
          <w:noProof/>
        </w:rPr>
        <w:tab/>
        <w:t>Hwang S, Ma L, Kawata K, Tierney R, Jeka JJ. Vestibular Dysfunction after Subconcussive Head Impact. J Neurotrauma. 2017;34(1):8-15.</w:t>
      </w:r>
    </w:p>
    <w:p w14:paraId="5B6658F1" w14:textId="77777777" w:rsidR="007A5945" w:rsidRPr="007636CC" w:rsidRDefault="007A5945" w:rsidP="007636CC">
      <w:pPr>
        <w:pStyle w:val="EndNoteBibliography"/>
        <w:spacing w:line="480" w:lineRule="auto"/>
        <w:ind w:left="450" w:hanging="450"/>
        <w:rPr>
          <w:noProof/>
        </w:rPr>
      </w:pPr>
      <w:r w:rsidRPr="007636CC">
        <w:rPr>
          <w:noProof/>
        </w:rPr>
        <w:t>18.</w:t>
      </w:r>
      <w:r w:rsidRPr="007636CC">
        <w:rPr>
          <w:noProof/>
        </w:rPr>
        <w:tab/>
        <w:t>Horrocks LA, Yeo YK. Health benefits of docosahexaenoic acid (DHA). Pharmacol Res. 1999;40(3):211-25.</w:t>
      </w:r>
    </w:p>
    <w:p w14:paraId="59BF6B3F" w14:textId="77777777" w:rsidR="007A5945" w:rsidRPr="007636CC" w:rsidRDefault="007A5945" w:rsidP="007636CC">
      <w:pPr>
        <w:pStyle w:val="EndNoteBibliography"/>
        <w:spacing w:line="480" w:lineRule="auto"/>
        <w:ind w:left="450" w:hanging="450"/>
        <w:rPr>
          <w:noProof/>
        </w:rPr>
      </w:pPr>
      <w:r w:rsidRPr="007636CC">
        <w:rPr>
          <w:noProof/>
        </w:rPr>
        <w:t>19.</w:t>
      </w:r>
      <w:r w:rsidRPr="007636CC">
        <w:rPr>
          <w:noProof/>
        </w:rPr>
        <w:tab/>
        <w:t>Desai A, Kevala K, Kim HY. Depletion of brain docosahexaenoic acid impairs recovery from traumatic brain injury. PLoS One. 2014;9(1):e86472.</w:t>
      </w:r>
    </w:p>
    <w:p w14:paraId="7CEBDE5B" w14:textId="77777777" w:rsidR="007A5945" w:rsidRPr="007636CC" w:rsidRDefault="007A5945" w:rsidP="007636CC">
      <w:pPr>
        <w:pStyle w:val="EndNoteBibliography"/>
        <w:spacing w:line="480" w:lineRule="auto"/>
        <w:ind w:left="450" w:hanging="450"/>
        <w:rPr>
          <w:noProof/>
        </w:rPr>
      </w:pPr>
      <w:r w:rsidRPr="007636CC">
        <w:rPr>
          <w:noProof/>
        </w:rPr>
        <w:t>20.</w:t>
      </w:r>
      <w:r w:rsidRPr="007636CC">
        <w:rPr>
          <w:noProof/>
        </w:rPr>
        <w:tab/>
        <w:t>Mills JD, Hadley K, Bailes JE. Dietary supplementation with the omega-3 fatty acid docosahexaenoic acid in traumatic brain injury. Neurosurgery. 2011;68(2):474-81; discussion 81.</w:t>
      </w:r>
    </w:p>
    <w:p w14:paraId="42F63689" w14:textId="77777777" w:rsidR="007A5945" w:rsidRPr="007636CC" w:rsidRDefault="007A5945" w:rsidP="007636CC">
      <w:pPr>
        <w:pStyle w:val="EndNoteBibliography"/>
        <w:spacing w:line="480" w:lineRule="auto"/>
        <w:ind w:left="450" w:hanging="450"/>
        <w:rPr>
          <w:noProof/>
        </w:rPr>
      </w:pPr>
      <w:r w:rsidRPr="007636CC">
        <w:rPr>
          <w:noProof/>
        </w:rPr>
        <w:t>21.</w:t>
      </w:r>
      <w:r w:rsidRPr="007636CC">
        <w:rPr>
          <w:noProof/>
        </w:rPr>
        <w:tab/>
        <w:t>Wu A, Ying Z, Gomez-Pinilla F. The salutary effects of DHA dietary supplementation on cognition, neuroplasticity, and membrane homeostasis after brain trauma. Journal of neurotrauma. 2011;28(10):2113-22.</w:t>
      </w:r>
    </w:p>
    <w:p w14:paraId="1332A22E" w14:textId="77777777" w:rsidR="007A5945" w:rsidRPr="007636CC" w:rsidRDefault="007A5945" w:rsidP="007636CC">
      <w:pPr>
        <w:pStyle w:val="EndNoteBibliography"/>
        <w:spacing w:line="480" w:lineRule="auto"/>
        <w:ind w:left="450" w:hanging="450"/>
        <w:rPr>
          <w:noProof/>
        </w:rPr>
      </w:pPr>
      <w:r w:rsidRPr="007636CC">
        <w:rPr>
          <w:noProof/>
        </w:rPr>
        <w:t>22.</w:t>
      </w:r>
      <w:r w:rsidRPr="007636CC">
        <w:rPr>
          <w:noProof/>
        </w:rPr>
        <w:tab/>
        <w:t>Pu H, Jiang X, Wei Z, Hong D, Hassan S, Zhang W, et al. Repetitive and Prolonged Omega-3 Fatty Acid Treatment After Traumatic Brain Injury Enhances Long-Term Tissue Restoration and Cognitive Recovery. Cell Transplant. 2017;26(4):555-69.</w:t>
      </w:r>
    </w:p>
    <w:p w14:paraId="7203D694" w14:textId="77777777" w:rsidR="007A5945" w:rsidRPr="007636CC" w:rsidRDefault="007A5945" w:rsidP="007636CC">
      <w:pPr>
        <w:pStyle w:val="EndNoteBibliography"/>
        <w:spacing w:line="480" w:lineRule="auto"/>
        <w:ind w:left="450" w:hanging="450"/>
        <w:rPr>
          <w:noProof/>
        </w:rPr>
      </w:pPr>
      <w:r w:rsidRPr="007636CC">
        <w:rPr>
          <w:noProof/>
        </w:rPr>
        <w:lastRenderedPageBreak/>
        <w:t>23.</w:t>
      </w:r>
      <w:r w:rsidRPr="007636CC">
        <w:rPr>
          <w:noProof/>
        </w:rPr>
        <w:tab/>
        <w:t>Bercea CI, Cottrell GS, Tamagnini F, McNeish AJ. Omega-3 polyunsaturated fatty acids and hypertension: a review of vasodilatory mechanisms of docosahexaenoic acid and eicosapentaenoic acid. Br J Pharmacol. 2021;178(4):860-77.</w:t>
      </w:r>
    </w:p>
    <w:p w14:paraId="45A0DF7C" w14:textId="77777777" w:rsidR="007A5945" w:rsidRPr="007636CC" w:rsidRDefault="007A5945" w:rsidP="007636CC">
      <w:pPr>
        <w:pStyle w:val="EndNoteBibliography"/>
        <w:spacing w:line="480" w:lineRule="auto"/>
        <w:ind w:left="450" w:hanging="450"/>
        <w:rPr>
          <w:noProof/>
        </w:rPr>
      </w:pPr>
      <w:r w:rsidRPr="007636CC">
        <w:rPr>
          <w:noProof/>
        </w:rPr>
        <w:t>24.</w:t>
      </w:r>
      <w:r w:rsidRPr="007636CC">
        <w:rPr>
          <w:noProof/>
        </w:rPr>
        <w:tab/>
        <w:t>AbuMweis S, Jew S, Tayyem R, Agraib L. Eicosapentaenoic acid and docosahexaenoic acid containing supplements modulate risk factors for cardiovascular disease: a meta-analysis of randomised placebo-control human clinical trials. J Hum Nutr Diet. 2018;31(1):67-84.</w:t>
      </w:r>
    </w:p>
    <w:p w14:paraId="157D733A" w14:textId="77777777" w:rsidR="007A5945" w:rsidRPr="007636CC" w:rsidRDefault="007A5945" w:rsidP="007636CC">
      <w:pPr>
        <w:pStyle w:val="EndNoteBibliography"/>
        <w:spacing w:line="480" w:lineRule="auto"/>
        <w:ind w:left="450" w:hanging="450"/>
        <w:rPr>
          <w:noProof/>
        </w:rPr>
      </w:pPr>
      <w:r w:rsidRPr="007636CC">
        <w:rPr>
          <w:noProof/>
        </w:rPr>
        <w:t>25.</w:t>
      </w:r>
      <w:r w:rsidRPr="007636CC">
        <w:rPr>
          <w:noProof/>
        </w:rPr>
        <w:tab/>
        <w:t>Miller PE, Van Elswyk M, Alexander DD. Long-chain omega-3 fatty acids eicosapentaenoic acid and docosahexaenoic acid and blood pressure: a meta-analysis of randomized controlled trials. American journal of hypertension. 2014;27(7):885-96.</w:t>
      </w:r>
    </w:p>
    <w:p w14:paraId="51DA6B43" w14:textId="77777777" w:rsidR="007A5945" w:rsidRPr="007636CC" w:rsidRDefault="007A5945" w:rsidP="007636CC">
      <w:pPr>
        <w:pStyle w:val="EndNoteBibliography"/>
        <w:spacing w:line="480" w:lineRule="auto"/>
        <w:ind w:left="450" w:hanging="450"/>
        <w:rPr>
          <w:noProof/>
        </w:rPr>
      </w:pPr>
      <w:r w:rsidRPr="007636CC">
        <w:rPr>
          <w:noProof/>
        </w:rPr>
        <w:t>26.</w:t>
      </w:r>
      <w:r w:rsidRPr="007636CC">
        <w:rPr>
          <w:noProof/>
        </w:rPr>
        <w:tab/>
        <w:t>Innes JK, Calder PC. Marine Omega-3 (N-3) Fatty Acids for Cardiovascular Health: An Update for 2020. Int J Mol Sci. 2020;21(4).</w:t>
      </w:r>
    </w:p>
    <w:p w14:paraId="2AE0044B" w14:textId="77777777" w:rsidR="007A5945" w:rsidRPr="007636CC" w:rsidRDefault="007A5945" w:rsidP="007636CC">
      <w:pPr>
        <w:pStyle w:val="EndNoteBibliography"/>
        <w:spacing w:line="480" w:lineRule="auto"/>
        <w:ind w:left="450" w:hanging="450"/>
        <w:rPr>
          <w:noProof/>
        </w:rPr>
      </w:pPr>
      <w:r w:rsidRPr="007636CC">
        <w:rPr>
          <w:noProof/>
        </w:rPr>
        <w:t>27.</w:t>
      </w:r>
      <w:r w:rsidRPr="007636CC">
        <w:rPr>
          <w:noProof/>
        </w:rPr>
        <w:tab/>
        <w:t>Skulas-Ray AC, Kris-Etherton PM, Harris WS, West SG. Effects of marine-derived omega-3 fatty acids on systemic hemodynamics at rest and during stress: a dose-response study. Ann Behav Med. 2012;44(3):301-8.</w:t>
      </w:r>
    </w:p>
    <w:p w14:paraId="0D962DBD" w14:textId="77777777" w:rsidR="007A5945" w:rsidRPr="007636CC" w:rsidRDefault="007A5945" w:rsidP="007636CC">
      <w:pPr>
        <w:pStyle w:val="EndNoteBibliography"/>
        <w:spacing w:line="480" w:lineRule="auto"/>
        <w:ind w:left="450" w:hanging="450"/>
        <w:rPr>
          <w:noProof/>
        </w:rPr>
      </w:pPr>
      <w:r w:rsidRPr="007636CC">
        <w:rPr>
          <w:noProof/>
        </w:rPr>
        <w:t>28.</w:t>
      </w:r>
      <w:r w:rsidRPr="007636CC">
        <w:rPr>
          <w:noProof/>
        </w:rPr>
        <w:tab/>
        <w:t>Costantini L, Molinari R, Farinon B, Merendino N. Impact of Omega-3 Fatty Acids on the Gut Microbiota. Int J Mol Sci. 2017;18(12).</w:t>
      </w:r>
    </w:p>
    <w:p w14:paraId="6F6DA8F3" w14:textId="77777777" w:rsidR="007A5945" w:rsidRPr="007636CC" w:rsidRDefault="007A5945" w:rsidP="007636CC">
      <w:pPr>
        <w:pStyle w:val="EndNoteBibliography"/>
        <w:spacing w:line="480" w:lineRule="auto"/>
        <w:ind w:left="450" w:hanging="450"/>
        <w:rPr>
          <w:noProof/>
        </w:rPr>
      </w:pPr>
      <w:r w:rsidRPr="007636CC">
        <w:rPr>
          <w:noProof/>
        </w:rPr>
        <w:t>29.</w:t>
      </w:r>
      <w:r w:rsidRPr="007636CC">
        <w:rPr>
          <w:noProof/>
        </w:rPr>
        <w:tab/>
        <w:t>Bailes JE, Abusuwwa R, Arshad M, Chowdhry SA, Schleicher D, Hempeck N, et al. Omega-3 fatty acid supplementation in severe brain trauma: case for a large multicenter trial. J Neurosurg. 2020;133(2):598-602.</w:t>
      </w:r>
    </w:p>
    <w:p w14:paraId="3D37365D" w14:textId="77777777" w:rsidR="007A5945" w:rsidRPr="007636CC" w:rsidRDefault="007A5945" w:rsidP="007636CC">
      <w:pPr>
        <w:pStyle w:val="EndNoteBibliography"/>
        <w:spacing w:line="480" w:lineRule="auto"/>
        <w:ind w:left="450" w:hanging="450"/>
        <w:rPr>
          <w:noProof/>
        </w:rPr>
      </w:pPr>
      <w:r w:rsidRPr="007636CC">
        <w:rPr>
          <w:noProof/>
        </w:rPr>
        <w:t>30.</w:t>
      </w:r>
      <w:r w:rsidRPr="007636CC">
        <w:rPr>
          <w:noProof/>
        </w:rPr>
        <w:tab/>
        <w:t>Heileson JL, Anzalone AJ, Carbuhn AF, Askow AT, Stone JD, Turner SM, et al. The effect of omega-3 fatty acids on a biomarker of head trauma in NCAA football athletes: a multi-site, non-randomized study. J Int Soc Sports Nutr. 2021;18(1):65.</w:t>
      </w:r>
    </w:p>
    <w:p w14:paraId="2A71540D" w14:textId="77777777" w:rsidR="007A5945" w:rsidRPr="007636CC" w:rsidRDefault="007A5945" w:rsidP="007636CC">
      <w:pPr>
        <w:pStyle w:val="EndNoteBibliography"/>
        <w:spacing w:line="480" w:lineRule="auto"/>
        <w:ind w:left="450" w:hanging="450"/>
        <w:rPr>
          <w:noProof/>
        </w:rPr>
      </w:pPr>
      <w:r w:rsidRPr="007636CC">
        <w:rPr>
          <w:noProof/>
        </w:rPr>
        <w:lastRenderedPageBreak/>
        <w:t>31.</w:t>
      </w:r>
      <w:r w:rsidRPr="007636CC">
        <w:rPr>
          <w:noProof/>
        </w:rPr>
        <w:tab/>
        <w:t>Oliver JM, Jones MT, Kirk KM, Gable DA, Repshas JT, Johnson TA, et al. Effect of Docosahexaenoic Acid on a Biomarker of Head Trauma in American Football. Med Sci Sports Exerc. 2016;48(6):974-82.</w:t>
      </w:r>
    </w:p>
    <w:p w14:paraId="498D6FB8" w14:textId="77777777" w:rsidR="007A5945" w:rsidRPr="007636CC" w:rsidRDefault="007A5945" w:rsidP="007636CC">
      <w:pPr>
        <w:pStyle w:val="EndNoteBibliography"/>
        <w:spacing w:line="480" w:lineRule="auto"/>
        <w:ind w:left="450" w:hanging="450"/>
        <w:rPr>
          <w:noProof/>
        </w:rPr>
      </w:pPr>
      <w:r w:rsidRPr="007636CC">
        <w:rPr>
          <w:noProof/>
        </w:rPr>
        <w:t>32.</w:t>
      </w:r>
      <w:r w:rsidRPr="007636CC">
        <w:rPr>
          <w:noProof/>
        </w:rPr>
        <w:tab/>
        <w:t>Harris WS, Polreis J. Measurement of the Omega-3 Index in Dried Blood Spots. Annals of Clinical and Laboratory Research. 2016;4(4).</w:t>
      </w:r>
    </w:p>
    <w:p w14:paraId="7B4A99D4" w14:textId="77777777" w:rsidR="007A5945" w:rsidRPr="007636CC" w:rsidRDefault="007A5945" w:rsidP="007636CC">
      <w:pPr>
        <w:pStyle w:val="EndNoteBibliography"/>
        <w:spacing w:line="480" w:lineRule="auto"/>
        <w:ind w:left="450" w:hanging="450"/>
        <w:rPr>
          <w:noProof/>
        </w:rPr>
      </w:pPr>
      <w:r w:rsidRPr="007636CC">
        <w:rPr>
          <w:noProof/>
        </w:rPr>
        <w:t>33.</w:t>
      </w:r>
      <w:r w:rsidRPr="007636CC">
        <w:rPr>
          <w:noProof/>
        </w:rPr>
        <w:tab/>
        <w:t>Bevilacqua ZW, Huibregtse ME, Kawata K. In Vivo Protocol of Controlled Subconcussive Head Impacts for the Validation of Field Study Data. J Vis Exp. 2019(146).</w:t>
      </w:r>
    </w:p>
    <w:p w14:paraId="2640AD78" w14:textId="77777777" w:rsidR="007A5945" w:rsidRPr="007636CC" w:rsidRDefault="007A5945" w:rsidP="007636CC">
      <w:pPr>
        <w:pStyle w:val="EndNoteBibliography"/>
        <w:spacing w:line="480" w:lineRule="auto"/>
        <w:ind w:left="450" w:hanging="450"/>
        <w:rPr>
          <w:noProof/>
        </w:rPr>
      </w:pPr>
      <w:r w:rsidRPr="007636CC">
        <w:rPr>
          <w:noProof/>
        </w:rPr>
        <w:t>34.</w:t>
      </w:r>
      <w:r w:rsidRPr="007636CC">
        <w:rPr>
          <w:noProof/>
        </w:rPr>
        <w:tab/>
        <w:t>MB F, JBW W, RS K, RL S. Structured Clinical Interview for DSM-5—Research Version (SCID-5 for DSM-5, Research Version; SCID-5-RV). Arlington, VA: American Psychiatric Association; 2015.</w:t>
      </w:r>
    </w:p>
    <w:p w14:paraId="60EBF279" w14:textId="77777777" w:rsidR="007A5945" w:rsidRPr="007636CC" w:rsidRDefault="007A5945" w:rsidP="007636CC">
      <w:pPr>
        <w:pStyle w:val="EndNoteBibliography"/>
        <w:spacing w:line="480" w:lineRule="auto"/>
        <w:ind w:left="450" w:hanging="450"/>
        <w:rPr>
          <w:noProof/>
        </w:rPr>
      </w:pPr>
      <w:r w:rsidRPr="007636CC">
        <w:rPr>
          <w:noProof/>
        </w:rPr>
        <w:t>35.</w:t>
      </w:r>
      <w:r w:rsidRPr="007636CC">
        <w:rPr>
          <w:noProof/>
        </w:rPr>
        <w:tab/>
        <w:t>Yuan C, Spiegelman D, Rimm EB, Rosner BA, Stampfer MJ, Barnett JB, et al. Validity of a Dietary Questionnaire Assessed by Comparison With Multiple Weighed Dietary Records or 24-Hour Recalls. Am J Epidemiol. 2017;185(7):570-84.</w:t>
      </w:r>
    </w:p>
    <w:p w14:paraId="02F0280E" w14:textId="77777777" w:rsidR="007A5945" w:rsidRPr="007636CC" w:rsidRDefault="007A5945" w:rsidP="007636CC">
      <w:pPr>
        <w:pStyle w:val="EndNoteBibliography"/>
        <w:spacing w:line="480" w:lineRule="auto"/>
        <w:ind w:left="450" w:hanging="450"/>
        <w:rPr>
          <w:noProof/>
        </w:rPr>
      </w:pPr>
      <w:r w:rsidRPr="007636CC">
        <w:rPr>
          <w:noProof/>
        </w:rPr>
        <w:t>36.</w:t>
      </w:r>
      <w:r w:rsidRPr="007636CC">
        <w:rPr>
          <w:noProof/>
        </w:rPr>
        <w:tab/>
        <w:t>Bush K, Kivlahan DR, McDonell MB, Fihn SD, Bradley KA. The AUDIT alcohol consumption questions (AUDIT-C): an effective brief screening test for problem drinking. Ambulatory Care Quality Improvement Project (ACQUIP). Alcohol Use Disorders Identification Test. Arch Intern Med. 1998;158(16):1789-95.</w:t>
      </w:r>
    </w:p>
    <w:p w14:paraId="1ED34085" w14:textId="77777777" w:rsidR="007A5945" w:rsidRPr="007636CC" w:rsidRDefault="007A5945" w:rsidP="007636CC">
      <w:pPr>
        <w:pStyle w:val="EndNoteBibliography"/>
        <w:spacing w:line="480" w:lineRule="auto"/>
        <w:ind w:left="450" w:hanging="450"/>
        <w:rPr>
          <w:noProof/>
        </w:rPr>
      </w:pPr>
      <w:r w:rsidRPr="007636CC">
        <w:rPr>
          <w:noProof/>
        </w:rPr>
        <w:t>37.</w:t>
      </w:r>
      <w:r w:rsidRPr="007636CC">
        <w:rPr>
          <w:noProof/>
        </w:rPr>
        <w:tab/>
        <w:t>Adamson SJ, Kay-Lambkin FJ, Baker AL, Lewin TJ, Thornton L, Kelly BJ, et al. An improved brief measure of cannabis misuse: the Cannabis Use Disorders Identification Test-Revised (CUDIT-R). Drug Alcohol Depend. 2010;110(1-2):137-43.</w:t>
      </w:r>
    </w:p>
    <w:p w14:paraId="37D25CE0" w14:textId="77777777" w:rsidR="007A5945" w:rsidRPr="007636CC" w:rsidRDefault="007A5945" w:rsidP="007636CC">
      <w:pPr>
        <w:pStyle w:val="EndNoteBibliography"/>
        <w:spacing w:line="480" w:lineRule="auto"/>
        <w:ind w:left="450" w:hanging="450"/>
        <w:rPr>
          <w:noProof/>
        </w:rPr>
      </w:pPr>
      <w:r w:rsidRPr="007636CC">
        <w:rPr>
          <w:noProof/>
        </w:rPr>
        <w:t>38.</w:t>
      </w:r>
      <w:r w:rsidRPr="007636CC">
        <w:rPr>
          <w:noProof/>
        </w:rPr>
        <w:tab/>
        <w:t>Beck AT, Epstein N, Brown G, Steer RA. An inventory for measuring clinical anxiety: psychometric properties. J Consult Clin Psychol. 1988;56(6):893-7.</w:t>
      </w:r>
    </w:p>
    <w:p w14:paraId="3C93566B" w14:textId="77777777" w:rsidR="007A5945" w:rsidRPr="007636CC" w:rsidRDefault="007A5945" w:rsidP="007636CC">
      <w:pPr>
        <w:pStyle w:val="EndNoteBibliography"/>
        <w:spacing w:line="480" w:lineRule="auto"/>
        <w:ind w:left="450" w:hanging="450"/>
        <w:rPr>
          <w:noProof/>
        </w:rPr>
      </w:pPr>
      <w:r w:rsidRPr="007636CC">
        <w:rPr>
          <w:noProof/>
        </w:rPr>
        <w:lastRenderedPageBreak/>
        <w:t>39.</w:t>
      </w:r>
      <w:r w:rsidRPr="007636CC">
        <w:rPr>
          <w:noProof/>
        </w:rPr>
        <w:tab/>
        <w:t>Spitzer RL, Kroenke K, Williams JB, Lowe B. A brief measure for assessing generalized anxiety disorder: the GAD-7. Arch Intern Med. 2006;166(10):1092-7.</w:t>
      </w:r>
    </w:p>
    <w:p w14:paraId="3D78C223" w14:textId="77777777" w:rsidR="007A5945" w:rsidRPr="007636CC" w:rsidRDefault="007A5945" w:rsidP="007636CC">
      <w:pPr>
        <w:pStyle w:val="EndNoteBibliography"/>
        <w:spacing w:line="480" w:lineRule="auto"/>
        <w:ind w:left="450" w:hanging="450"/>
        <w:rPr>
          <w:noProof/>
        </w:rPr>
      </w:pPr>
      <w:r w:rsidRPr="007636CC">
        <w:rPr>
          <w:noProof/>
        </w:rPr>
        <w:t>40.</w:t>
      </w:r>
      <w:r w:rsidRPr="007636CC">
        <w:rPr>
          <w:noProof/>
        </w:rPr>
        <w:tab/>
        <w:t>Kroenke K, Spitzer RL, Williams JB. The PHQ-9: validity of a brief depression severity measure. J Gen Intern Med. 2001;16(9):606-13.</w:t>
      </w:r>
    </w:p>
    <w:p w14:paraId="4D2BEFC3" w14:textId="77777777" w:rsidR="007A5945" w:rsidRPr="007636CC" w:rsidRDefault="007A5945" w:rsidP="007636CC">
      <w:pPr>
        <w:pStyle w:val="EndNoteBibliography"/>
        <w:spacing w:line="480" w:lineRule="auto"/>
        <w:ind w:left="450" w:hanging="450"/>
        <w:rPr>
          <w:noProof/>
        </w:rPr>
      </w:pPr>
      <w:r w:rsidRPr="007636CC">
        <w:rPr>
          <w:noProof/>
        </w:rPr>
        <w:t>41.</w:t>
      </w:r>
      <w:r w:rsidRPr="007636CC">
        <w:rPr>
          <w:noProof/>
        </w:rPr>
        <w:tab/>
        <w:t>Spitzer RL, Kroenke K, Williams JB. Validation and utility of a self-report version of PRIME-MD: the PHQ primary care study. Primary Care Evaluation of Mental Disorders. Patient Health Questionnaire. Jama. 1999;282(18):1737-44.</w:t>
      </w:r>
    </w:p>
    <w:p w14:paraId="5897FC7C" w14:textId="77777777" w:rsidR="007A5945" w:rsidRPr="007636CC" w:rsidRDefault="007A5945" w:rsidP="007636CC">
      <w:pPr>
        <w:pStyle w:val="EndNoteBibliography"/>
        <w:spacing w:line="480" w:lineRule="auto"/>
        <w:ind w:left="450" w:hanging="450"/>
        <w:rPr>
          <w:noProof/>
        </w:rPr>
      </w:pPr>
      <w:r w:rsidRPr="007636CC">
        <w:rPr>
          <w:noProof/>
        </w:rPr>
        <w:t>42.</w:t>
      </w:r>
      <w:r w:rsidRPr="007636CC">
        <w:rPr>
          <w:noProof/>
        </w:rPr>
        <w:tab/>
        <w:t>Kroenke K, Spitzer RL, Williams JB, Löwe B. The Patient Health Questionnaire Somatic, Anxiety, and Depressive Symptom Scales: a systematic review. Gen Hosp Psychiatry. 2010;32(4):345-59.</w:t>
      </w:r>
    </w:p>
    <w:p w14:paraId="2400A6FF" w14:textId="77777777" w:rsidR="007A5945" w:rsidRPr="007636CC" w:rsidRDefault="007A5945" w:rsidP="007636CC">
      <w:pPr>
        <w:pStyle w:val="EndNoteBibliography"/>
        <w:spacing w:line="480" w:lineRule="auto"/>
        <w:ind w:left="450" w:hanging="450"/>
        <w:rPr>
          <w:noProof/>
        </w:rPr>
      </w:pPr>
      <w:r w:rsidRPr="007636CC">
        <w:rPr>
          <w:noProof/>
        </w:rPr>
        <w:t>43.</w:t>
      </w:r>
      <w:r w:rsidRPr="007636CC">
        <w:rPr>
          <w:noProof/>
        </w:rPr>
        <w:tab/>
        <w:t>Epstein JN, Loren RE. Changes in the Definition of ADHD in DSM-5: Subtle but Important. Neuropsychiatry (London). 2013;3(5):455-8.</w:t>
      </w:r>
    </w:p>
    <w:p w14:paraId="267EA9A3" w14:textId="77777777" w:rsidR="007A5945" w:rsidRPr="007636CC" w:rsidRDefault="007A5945" w:rsidP="007636CC">
      <w:pPr>
        <w:pStyle w:val="EndNoteBibliography"/>
        <w:spacing w:line="480" w:lineRule="auto"/>
        <w:ind w:left="450" w:hanging="450"/>
        <w:rPr>
          <w:noProof/>
        </w:rPr>
      </w:pPr>
      <w:r w:rsidRPr="007636CC">
        <w:rPr>
          <w:noProof/>
        </w:rPr>
        <w:t>44.</w:t>
      </w:r>
      <w:r w:rsidRPr="007636CC">
        <w:rPr>
          <w:noProof/>
        </w:rPr>
        <w:tab/>
        <w:t>Stewart WF, Kim N, Ifrah CS, Lipton RB, Bachrach TA, Zimmerman ME, et al. Symptoms from repeated intentional and unintentional head impact in soccer players. Neurology. 2017;88(9):901-8.</w:t>
      </w:r>
    </w:p>
    <w:p w14:paraId="6918A17B" w14:textId="77777777" w:rsidR="007A5945" w:rsidRPr="007636CC" w:rsidRDefault="007A5945" w:rsidP="007636CC">
      <w:pPr>
        <w:pStyle w:val="EndNoteBibliography"/>
        <w:spacing w:line="480" w:lineRule="auto"/>
        <w:ind w:left="450" w:hanging="450"/>
        <w:rPr>
          <w:noProof/>
        </w:rPr>
      </w:pPr>
      <w:r w:rsidRPr="007636CC">
        <w:rPr>
          <w:noProof/>
        </w:rPr>
        <w:t>45.</w:t>
      </w:r>
      <w:r w:rsidRPr="007636CC">
        <w:rPr>
          <w:noProof/>
        </w:rPr>
        <w:tab/>
        <w:t>Levitch CF, Zimmerman ME, Lubin N, Kim N, Lipton RB, Stewart WF, et al. Recent and Long-Term Soccer Heading Exposure Is Differentially Associated With Neuropsychological Function in Amateur Players. J Int Neuropsychol Soc. 2018;24(2):147-55.</w:t>
      </w:r>
    </w:p>
    <w:p w14:paraId="1AF71240" w14:textId="77777777" w:rsidR="007A5945" w:rsidRPr="007636CC" w:rsidRDefault="007A5945" w:rsidP="007636CC">
      <w:pPr>
        <w:pStyle w:val="EndNoteBibliography"/>
        <w:spacing w:line="480" w:lineRule="auto"/>
        <w:ind w:left="450" w:hanging="450"/>
        <w:rPr>
          <w:noProof/>
        </w:rPr>
      </w:pPr>
      <w:r w:rsidRPr="007636CC">
        <w:rPr>
          <w:noProof/>
        </w:rPr>
        <w:t>46.</w:t>
      </w:r>
      <w:r w:rsidRPr="007636CC">
        <w:rPr>
          <w:noProof/>
        </w:rPr>
        <w:tab/>
        <w:t>Oliveira TG, Ifrah C, Fleysher R, Stockman M, Lipton ML. Soccer heading and concussion are not associated with reduced brain volume or cortical thickness. PLoS One. 2020;15(8):e0235609.</w:t>
      </w:r>
    </w:p>
    <w:p w14:paraId="40AF9EFE" w14:textId="77777777" w:rsidR="007A5945" w:rsidRPr="007636CC" w:rsidRDefault="007A5945" w:rsidP="007636CC">
      <w:pPr>
        <w:pStyle w:val="EndNoteBibliography"/>
        <w:spacing w:line="480" w:lineRule="auto"/>
        <w:ind w:left="450" w:hanging="450"/>
        <w:rPr>
          <w:noProof/>
        </w:rPr>
      </w:pPr>
      <w:r w:rsidRPr="007636CC">
        <w:rPr>
          <w:noProof/>
        </w:rPr>
        <w:lastRenderedPageBreak/>
        <w:t>47.</w:t>
      </w:r>
      <w:r w:rsidRPr="007636CC">
        <w:rPr>
          <w:noProof/>
        </w:rPr>
        <w:tab/>
        <w:t>McCrory P, Meeuwisse W, Dvořák J, Aubry M, Bailes J, Broglio S, et al. Consensus statement on concussion in sport-the 5(th) international conference on concussion in sport held in Berlin, October 2016. Br J Sports Med. 2017;51(11):838-47.</w:t>
      </w:r>
    </w:p>
    <w:p w14:paraId="56D241E7" w14:textId="77777777" w:rsidR="007A5945" w:rsidRPr="007636CC" w:rsidRDefault="007A5945" w:rsidP="007636CC">
      <w:pPr>
        <w:pStyle w:val="EndNoteBibliography"/>
        <w:spacing w:line="480" w:lineRule="auto"/>
        <w:ind w:left="450" w:hanging="450"/>
        <w:rPr>
          <w:noProof/>
        </w:rPr>
      </w:pPr>
      <w:r w:rsidRPr="007636CC">
        <w:rPr>
          <w:noProof/>
        </w:rPr>
        <w:t>48.</w:t>
      </w:r>
      <w:r w:rsidRPr="007636CC">
        <w:rPr>
          <w:noProof/>
        </w:rPr>
        <w:tab/>
        <w:t>Subar AF, Kirkpatrick SI, Mittl B, Zimmerman TP, Thompson FE, Bingley C, et al. The Automated Self-Administered 24-hour dietary recall (ASA24): a resource for researchers, clinicians, and educators from the National Cancer Institute. J Acad Nutr Diet. 2012;112(8):1134-7.</w:t>
      </w:r>
    </w:p>
    <w:p w14:paraId="6283807D" w14:textId="77777777" w:rsidR="007A5945" w:rsidRPr="007636CC" w:rsidRDefault="007A5945" w:rsidP="007636CC">
      <w:pPr>
        <w:pStyle w:val="EndNoteBibliography"/>
        <w:spacing w:line="480" w:lineRule="auto"/>
        <w:ind w:left="450" w:hanging="450"/>
        <w:rPr>
          <w:noProof/>
        </w:rPr>
      </w:pPr>
      <w:r w:rsidRPr="007636CC">
        <w:rPr>
          <w:noProof/>
        </w:rPr>
        <w:t>49.</w:t>
      </w:r>
      <w:r w:rsidRPr="007636CC">
        <w:rPr>
          <w:noProof/>
        </w:rPr>
        <w:tab/>
        <w:t>Hagler DJ, Jr., Hatton S, Cornejo MD, Makowski C, Fair DA, Dick AS, et al. Image processing and analysis methods for the Adolescent Brain Cognitive Development Study. NeuroImage. 2019;202:116091.</w:t>
      </w:r>
    </w:p>
    <w:p w14:paraId="2C239361" w14:textId="77777777" w:rsidR="007A5945" w:rsidRPr="007636CC" w:rsidRDefault="007A5945" w:rsidP="007636CC">
      <w:pPr>
        <w:pStyle w:val="EndNoteBibliography"/>
        <w:spacing w:line="480" w:lineRule="auto"/>
        <w:ind w:left="450" w:hanging="450"/>
        <w:rPr>
          <w:noProof/>
        </w:rPr>
      </w:pPr>
      <w:r w:rsidRPr="007636CC">
        <w:rPr>
          <w:noProof/>
        </w:rPr>
        <w:t>50.</w:t>
      </w:r>
      <w:r w:rsidRPr="007636CC">
        <w:rPr>
          <w:noProof/>
        </w:rPr>
        <w:tab/>
        <w:t>Clark AL, Weigand AJ, Bangen KJ, Merritt VC, Bondi MW, Delano-Wood L. Repetitive mTBI is associated with age-related reductions in cerebral blood flow but not cortical thickness. J Cereb Blood Flow Metab. 2021;41(2):431-44.</w:t>
      </w:r>
    </w:p>
    <w:p w14:paraId="738089D8" w14:textId="77777777" w:rsidR="007A5945" w:rsidRPr="007636CC" w:rsidRDefault="007A5945" w:rsidP="007636CC">
      <w:pPr>
        <w:pStyle w:val="EndNoteBibliography"/>
        <w:spacing w:line="480" w:lineRule="auto"/>
        <w:ind w:left="450" w:hanging="450"/>
        <w:rPr>
          <w:noProof/>
        </w:rPr>
      </w:pPr>
      <w:r w:rsidRPr="007636CC">
        <w:rPr>
          <w:noProof/>
        </w:rPr>
        <w:t>51.</w:t>
      </w:r>
      <w:r w:rsidRPr="007636CC">
        <w:rPr>
          <w:noProof/>
        </w:rPr>
        <w:tab/>
        <w:t>Liu W, Soderlund K, Senseney JS, Joy D, Yeh PH, Ollinger J, et al. Imaging Cerebral Microhemorrhages in Military Service Members with Chronic Traumatic Brain Injury. Radiology. 2016;278(2):536-45.</w:t>
      </w:r>
    </w:p>
    <w:p w14:paraId="7E761F64" w14:textId="77777777" w:rsidR="007A5945" w:rsidRPr="007636CC" w:rsidRDefault="007A5945" w:rsidP="007636CC">
      <w:pPr>
        <w:pStyle w:val="EndNoteBibliography"/>
        <w:spacing w:line="480" w:lineRule="auto"/>
        <w:ind w:left="450" w:hanging="450"/>
        <w:rPr>
          <w:noProof/>
        </w:rPr>
      </w:pPr>
      <w:r w:rsidRPr="007636CC">
        <w:rPr>
          <w:noProof/>
        </w:rPr>
        <w:t>52.</w:t>
      </w:r>
      <w:r w:rsidRPr="007636CC">
        <w:rPr>
          <w:noProof/>
        </w:rPr>
        <w:tab/>
        <w:t>Perini R, Veicsteinas A. Heart rate variability and autonomic activity at rest and during exercise in various physiological conditions. European journal of applied physiology. 2003;90(3-4):317-25.</w:t>
      </w:r>
    </w:p>
    <w:p w14:paraId="2536D57C" w14:textId="77777777" w:rsidR="007A5945" w:rsidRPr="007636CC" w:rsidRDefault="007A5945" w:rsidP="007636CC">
      <w:pPr>
        <w:pStyle w:val="EndNoteBibliography"/>
        <w:spacing w:line="480" w:lineRule="auto"/>
        <w:ind w:left="450" w:hanging="450"/>
        <w:rPr>
          <w:noProof/>
        </w:rPr>
      </w:pPr>
      <w:r w:rsidRPr="007636CC">
        <w:rPr>
          <w:noProof/>
        </w:rPr>
        <w:t>53.</w:t>
      </w:r>
      <w:r w:rsidRPr="007636CC">
        <w:rPr>
          <w:noProof/>
        </w:rPr>
        <w:tab/>
        <w:t>MF LAF, Hohn AN, Testa AJ, Weir JP. Attenuation of Spontaneous Baroreceptor Sensitivity after Concussion. Med Sci Sports Exerc. 2019;51(4):792-7.</w:t>
      </w:r>
    </w:p>
    <w:p w14:paraId="51773A32" w14:textId="77777777" w:rsidR="007A5945" w:rsidRPr="007636CC" w:rsidRDefault="007A5945" w:rsidP="007636CC">
      <w:pPr>
        <w:pStyle w:val="EndNoteBibliography"/>
        <w:spacing w:line="480" w:lineRule="auto"/>
        <w:ind w:left="450" w:hanging="450"/>
        <w:rPr>
          <w:noProof/>
        </w:rPr>
      </w:pPr>
      <w:r w:rsidRPr="007636CC">
        <w:rPr>
          <w:noProof/>
        </w:rPr>
        <w:lastRenderedPageBreak/>
        <w:t>54.</w:t>
      </w:r>
      <w:r w:rsidRPr="007636CC">
        <w:rPr>
          <w:noProof/>
        </w:rPr>
        <w:tab/>
        <w:t>Rizzo JR, Hudson TE, Dai W, Desai N, Yousefi A, Palsana D, et al. Objectifying eye movements during rapid number naming: Methodology for assessment of normative data for the King-Devick test. Journal of the neurological sciences. 2016;362:232-9.</w:t>
      </w:r>
    </w:p>
    <w:p w14:paraId="149A8118" w14:textId="77777777" w:rsidR="007A5945" w:rsidRPr="007636CC" w:rsidRDefault="007A5945" w:rsidP="007636CC">
      <w:pPr>
        <w:pStyle w:val="EndNoteBibliography"/>
        <w:spacing w:line="480" w:lineRule="auto"/>
        <w:ind w:left="450" w:hanging="450"/>
        <w:rPr>
          <w:noProof/>
        </w:rPr>
      </w:pPr>
      <w:r w:rsidRPr="007636CC">
        <w:rPr>
          <w:noProof/>
        </w:rPr>
        <w:t>55.</w:t>
      </w:r>
      <w:r w:rsidRPr="007636CC">
        <w:rPr>
          <w:noProof/>
        </w:rPr>
        <w:tab/>
        <w:t>Heaton RK, Akshoomoff N, Tulsky D, Mungas D, Weintraub S, Dikmen S, et al. Reliability and validity of composite scores from the NIH Toolbox Cognition Battery in adults. Journal of the International Neuropsychological Society : JINS. 2014;20(6):588-98.</w:t>
      </w:r>
    </w:p>
    <w:p w14:paraId="39E71035" w14:textId="77777777" w:rsidR="007A5945" w:rsidRPr="007636CC" w:rsidRDefault="007A5945" w:rsidP="007636CC">
      <w:pPr>
        <w:pStyle w:val="EndNoteBibliography"/>
        <w:spacing w:line="480" w:lineRule="auto"/>
        <w:ind w:left="450" w:hanging="450"/>
        <w:rPr>
          <w:noProof/>
        </w:rPr>
      </w:pPr>
      <w:r w:rsidRPr="007636CC">
        <w:rPr>
          <w:noProof/>
        </w:rPr>
        <w:t>56.</w:t>
      </w:r>
      <w:r w:rsidRPr="007636CC">
        <w:rPr>
          <w:noProof/>
        </w:rPr>
        <w:tab/>
        <w:t>Tulsky DS, Carlozzi NE, Holdnack J, Heaton RK, Wong A, Goldsmith A, et al. Using the NIH Toolbox Cognition Battery (NIHTB-CB) in individuals with traumatic brain injury. Rehabil Psychol. 2017;62(4):413-24.</w:t>
      </w:r>
    </w:p>
    <w:p w14:paraId="1E7EDB10" w14:textId="77777777" w:rsidR="007A5945" w:rsidRPr="007636CC" w:rsidRDefault="007A5945" w:rsidP="007636CC">
      <w:pPr>
        <w:pStyle w:val="EndNoteBibliography"/>
        <w:spacing w:line="480" w:lineRule="auto"/>
        <w:ind w:left="450" w:hanging="450"/>
        <w:rPr>
          <w:noProof/>
        </w:rPr>
      </w:pPr>
      <w:r w:rsidRPr="007636CC">
        <w:rPr>
          <w:noProof/>
        </w:rPr>
        <w:t>57.</w:t>
      </w:r>
      <w:r w:rsidRPr="007636CC">
        <w:rPr>
          <w:noProof/>
        </w:rPr>
        <w:tab/>
        <w:t>EFSA Panel on Dietetic Products NaAN. Scientific Opinion on the Tolerable Upper Intake Level of eicosapentaenoic acid (EPA), docosahexaenoic acid (DHA) and docosapentaenoic acid (DPA). EFSA Journal 2012;10(7):2815.</w:t>
      </w:r>
    </w:p>
    <w:p w14:paraId="2FDFDF06" w14:textId="77777777" w:rsidR="007A5945" w:rsidRPr="007636CC" w:rsidRDefault="007A5945" w:rsidP="007636CC">
      <w:pPr>
        <w:pStyle w:val="EndNoteBibliography"/>
        <w:spacing w:line="480" w:lineRule="auto"/>
        <w:ind w:left="450" w:hanging="450"/>
        <w:rPr>
          <w:noProof/>
        </w:rPr>
      </w:pPr>
      <w:r w:rsidRPr="007636CC">
        <w:rPr>
          <w:noProof/>
        </w:rPr>
        <w:t>58.</w:t>
      </w:r>
      <w:r w:rsidRPr="007636CC">
        <w:rPr>
          <w:noProof/>
        </w:rPr>
        <w:tab/>
        <w:t>U.S. FOOD &amp; DRUG ADMINISTRATION. Petition for a Health Claim for Eicosapentaenoic Acid and Docosahexaenoic Acid and Reduction of Blood Pressure in the General Population (Docket No. FDA-2014-Q-1146) 2019.</w:t>
      </w:r>
    </w:p>
    <w:p w14:paraId="31FBAF70" w14:textId="77777777" w:rsidR="007A5945" w:rsidRPr="007636CC" w:rsidRDefault="007A5945" w:rsidP="007636CC">
      <w:pPr>
        <w:pStyle w:val="EndNoteBibliography"/>
        <w:spacing w:line="480" w:lineRule="auto"/>
        <w:ind w:left="450" w:hanging="450"/>
        <w:rPr>
          <w:noProof/>
        </w:rPr>
      </w:pPr>
      <w:r w:rsidRPr="007636CC">
        <w:rPr>
          <w:noProof/>
        </w:rPr>
        <w:t>59.</w:t>
      </w:r>
      <w:r w:rsidRPr="007636CC">
        <w:rPr>
          <w:noProof/>
        </w:rPr>
        <w:tab/>
        <w:t>Wirsching A, Chen Z, Bevilacqua ZW, Huibregtse ME, Kawata K. Association of Acute Increase in Plasma Neurofilament Light with Repetitive Subconcussive Head Impacts: A Pilot Randomized Control Trial. J Neurotrauma. 2019;36(4):548-53.</w:t>
      </w:r>
    </w:p>
    <w:p w14:paraId="5FFE8706" w14:textId="77777777" w:rsidR="007A5945" w:rsidRPr="007636CC" w:rsidRDefault="007A5945" w:rsidP="007636CC">
      <w:pPr>
        <w:pStyle w:val="EndNoteBibliography"/>
        <w:spacing w:line="480" w:lineRule="auto"/>
        <w:ind w:left="450" w:hanging="450"/>
        <w:rPr>
          <w:noProof/>
        </w:rPr>
      </w:pPr>
      <w:r w:rsidRPr="007636CC">
        <w:rPr>
          <w:noProof/>
        </w:rPr>
        <w:t>60.</w:t>
      </w:r>
      <w:r w:rsidRPr="007636CC">
        <w:rPr>
          <w:noProof/>
        </w:rPr>
        <w:tab/>
        <w:t>Preische O, Schultz SA, Apel A, Kuhle J, Kaeser SA, Barro C, et al. Serum neurofilament dynamics predicts neurodegeneration and clinical progression in presymptomatic Alzheimer's disease. Nat Med. 2019;25(2):277-83.</w:t>
      </w:r>
    </w:p>
    <w:p w14:paraId="73C5226E" w14:textId="77777777" w:rsidR="007A5945" w:rsidRPr="007636CC" w:rsidRDefault="007A5945" w:rsidP="007636CC">
      <w:pPr>
        <w:pStyle w:val="EndNoteBibliography"/>
        <w:spacing w:line="480" w:lineRule="auto"/>
        <w:ind w:left="450" w:hanging="450"/>
        <w:rPr>
          <w:noProof/>
        </w:rPr>
      </w:pPr>
      <w:r w:rsidRPr="007636CC">
        <w:rPr>
          <w:noProof/>
        </w:rPr>
        <w:lastRenderedPageBreak/>
        <w:t>61.</w:t>
      </w:r>
      <w:r w:rsidRPr="007636CC">
        <w:rPr>
          <w:noProof/>
        </w:rPr>
        <w:tab/>
        <w:t>Mattsson N, Cullen NC, Andreasson U, Zetterberg H, Blennow K. Association Between Longitudinal Plasma Neurofilament Light and Neurodegeneration in Patients With Alzheimer Disease. JAMA neurology. 2019;76(7):791-9.</w:t>
      </w:r>
    </w:p>
    <w:p w14:paraId="0C70C6C1" w14:textId="77777777" w:rsidR="007A5945" w:rsidRPr="007636CC" w:rsidRDefault="007A5945" w:rsidP="007636CC">
      <w:pPr>
        <w:pStyle w:val="EndNoteBibliography"/>
        <w:spacing w:line="480" w:lineRule="auto"/>
        <w:ind w:left="450" w:hanging="450"/>
        <w:rPr>
          <w:noProof/>
        </w:rPr>
      </w:pPr>
      <w:r w:rsidRPr="007636CC">
        <w:rPr>
          <w:noProof/>
        </w:rPr>
        <w:t>62.</w:t>
      </w:r>
      <w:r w:rsidRPr="007636CC">
        <w:rPr>
          <w:noProof/>
        </w:rPr>
        <w:tab/>
        <w:t>Zuidema TR, Bazarian JJ, Kercher KA, Mannix R, Kraft RH, Newman SD, et al. Longitudinal Associations of Clinical and Biochemical Head Injury Biomarkers With Head Impact Exposure in Adolescent Football Players. JAMA Netw Open. 2023;6(5):e2316601.</w:t>
      </w:r>
    </w:p>
    <w:p w14:paraId="442BE315" w14:textId="77777777" w:rsidR="007A5945" w:rsidRPr="007636CC" w:rsidRDefault="007A5945" w:rsidP="007636CC">
      <w:pPr>
        <w:pStyle w:val="EndNoteBibliography"/>
        <w:spacing w:line="480" w:lineRule="auto"/>
        <w:ind w:left="450" w:hanging="450"/>
        <w:rPr>
          <w:noProof/>
        </w:rPr>
      </w:pPr>
      <w:r w:rsidRPr="007636CC">
        <w:rPr>
          <w:noProof/>
        </w:rPr>
        <w:t>63.</w:t>
      </w:r>
      <w:r w:rsidRPr="007636CC">
        <w:rPr>
          <w:noProof/>
        </w:rPr>
        <w:tab/>
        <w:t>Kawata K, Steinfeldt JA, Huibregtse ME, Nowak MK, Macy JT, Kercher K, et al. Association Between Proteomic Blood Biomarkers and DTI/NODDI Metrics in Adolescent Football Players: A Pilot Study. Front Neurol. 2020;11:581781.</w:t>
      </w:r>
    </w:p>
    <w:p w14:paraId="41E1EA40" w14:textId="77777777" w:rsidR="007A5945" w:rsidRPr="007636CC" w:rsidRDefault="007A5945" w:rsidP="007636CC">
      <w:pPr>
        <w:pStyle w:val="EndNoteBibliography"/>
        <w:spacing w:line="480" w:lineRule="auto"/>
        <w:ind w:left="450" w:hanging="450"/>
        <w:rPr>
          <w:noProof/>
        </w:rPr>
      </w:pPr>
      <w:r w:rsidRPr="007636CC">
        <w:rPr>
          <w:noProof/>
        </w:rPr>
        <w:t>64.</w:t>
      </w:r>
      <w:r w:rsidRPr="007636CC">
        <w:rPr>
          <w:noProof/>
        </w:rPr>
        <w:tab/>
        <w:t>Churchill NW, Caverzasi E, Graham SJ, Hutchison MG, Schweizer TA. White matter during concussion recovery: Comparing diffusion tensor imaging (DTI) and neurite orientation dispersion and density imaging (NODDI). Hum Brain Mapp. 2019;40(6):1908-18.</w:t>
      </w:r>
    </w:p>
    <w:p w14:paraId="60738DAA" w14:textId="77777777" w:rsidR="007A5945" w:rsidRPr="007636CC" w:rsidRDefault="007A5945" w:rsidP="007636CC">
      <w:pPr>
        <w:pStyle w:val="EndNoteBibliography"/>
        <w:spacing w:line="480" w:lineRule="auto"/>
        <w:ind w:left="450" w:hanging="450"/>
        <w:rPr>
          <w:noProof/>
        </w:rPr>
      </w:pPr>
      <w:r w:rsidRPr="007636CC">
        <w:rPr>
          <w:noProof/>
        </w:rPr>
        <w:t>65.</w:t>
      </w:r>
      <w:r w:rsidRPr="007636CC">
        <w:rPr>
          <w:noProof/>
        </w:rPr>
        <w:tab/>
        <w:t>Palacios EM, Owen JP, Yuh EL, Wang MB, Vassar MJ, Ferguson AR, et al. The evolution of white matter microstructural changes after mild traumatic brain injury: A longitudinal DTI and NODDI study. Sci Adv. 2020;6(32):eaaz6892.</w:t>
      </w:r>
    </w:p>
    <w:p w14:paraId="73D01292" w14:textId="60D82E42" w:rsidR="0023315E" w:rsidRDefault="0023315E" w:rsidP="007636CC">
      <w:pPr>
        <w:spacing w:line="480" w:lineRule="auto"/>
        <w:ind w:left="450" w:hanging="450"/>
        <w:rPr>
          <w:b/>
          <w:bCs/>
        </w:rPr>
      </w:pPr>
      <w:r w:rsidRPr="007636CC">
        <w:rPr>
          <w:b/>
          <w:bCs/>
        </w:rPr>
        <w:fldChar w:fldCharType="end"/>
      </w:r>
    </w:p>
    <w:p w14:paraId="18429D23" w14:textId="24E53EEC" w:rsidR="00DA5763" w:rsidRDefault="00DA5763" w:rsidP="0046073D">
      <w:pPr>
        <w:spacing w:line="480" w:lineRule="auto"/>
        <w:rPr>
          <w:b/>
          <w:bCs/>
          <w:sz w:val="28"/>
          <w:szCs w:val="28"/>
        </w:rPr>
      </w:pPr>
      <w:r w:rsidRPr="00DA5763">
        <w:rPr>
          <w:b/>
          <w:bCs/>
          <w:sz w:val="28"/>
          <w:szCs w:val="28"/>
        </w:rPr>
        <w:t>Figure Legend</w:t>
      </w:r>
    </w:p>
    <w:p w14:paraId="51D29342" w14:textId="73074D56" w:rsidR="00760456" w:rsidRPr="00760456" w:rsidRDefault="00760456" w:rsidP="0046073D">
      <w:pPr>
        <w:spacing w:line="480" w:lineRule="auto"/>
        <w:rPr>
          <w:b/>
          <w:bCs/>
        </w:rPr>
      </w:pPr>
      <w:r w:rsidRPr="00760456">
        <w:rPr>
          <w:b/>
          <w:bCs/>
        </w:rPr>
        <w:t>Figure 1: SPIRIT Checklist</w:t>
      </w:r>
    </w:p>
    <w:p w14:paraId="62E7D121" w14:textId="3AE38599" w:rsidR="00DA5763" w:rsidRPr="00AB4252" w:rsidRDefault="00DA5763" w:rsidP="0046073D">
      <w:pPr>
        <w:spacing w:line="480" w:lineRule="auto"/>
        <w:ind w:left="720" w:hanging="720"/>
        <w:rPr>
          <w:b/>
          <w:bCs/>
        </w:rPr>
      </w:pPr>
      <w:r>
        <w:rPr>
          <w:b/>
          <w:bCs/>
        </w:rPr>
        <w:t xml:space="preserve">Figure </w:t>
      </w:r>
      <w:r w:rsidR="00760456">
        <w:rPr>
          <w:b/>
          <w:bCs/>
        </w:rPr>
        <w:t>2</w:t>
      </w:r>
      <w:r>
        <w:rPr>
          <w:b/>
          <w:bCs/>
        </w:rPr>
        <w:t>: Schematic study design</w:t>
      </w:r>
    </w:p>
    <w:sectPr w:rsidR="00DA5763" w:rsidRPr="00AB4252" w:rsidSect="0046073D">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081890" w14:textId="77777777" w:rsidR="00AA281E" w:rsidRDefault="00AA281E" w:rsidP="0046073D">
      <w:r>
        <w:separator/>
      </w:r>
    </w:p>
  </w:endnote>
  <w:endnote w:type="continuationSeparator" w:id="0">
    <w:p w14:paraId="127C4F91" w14:textId="77777777" w:rsidR="00AA281E" w:rsidRDefault="00AA281E" w:rsidP="004607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ff2">
    <w:altName w:val="Cambria"/>
    <w:charset w:val="00"/>
    <w:family w:val="roman"/>
    <w:pitch w:val="default"/>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68068342"/>
      <w:docPartObj>
        <w:docPartGallery w:val="Page Numbers (Bottom of Page)"/>
        <w:docPartUnique/>
      </w:docPartObj>
    </w:sdtPr>
    <w:sdtEndPr>
      <w:rPr>
        <w:rStyle w:val="PageNumber"/>
      </w:rPr>
    </w:sdtEndPr>
    <w:sdtContent>
      <w:p w14:paraId="26FD47D5" w14:textId="2F3B2FEB" w:rsidR="0046073D" w:rsidRDefault="0046073D" w:rsidP="00FF68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123161" w14:textId="77777777" w:rsidR="0046073D" w:rsidRDefault="0046073D" w:rsidP="004607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7705809"/>
      <w:docPartObj>
        <w:docPartGallery w:val="Page Numbers (Bottom of Page)"/>
        <w:docPartUnique/>
      </w:docPartObj>
    </w:sdtPr>
    <w:sdtEndPr>
      <w:rPr>
        <w:rStyle w:val="PageNumber"/>
      </w:rPr>
    </w:sdtEndPr>
    <w:sdtContent>
      <w:p w14:paraId="66D0697C" w14:textId="32A1CE34" w:rsidR="0046073D" w:rsidRDefault="0046073D" w:rsidP="00FF68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C14066" w14:textId="77777777" w:rsidR="0046073D" w:rsidRDefault="0046073D" w:rsidP="004607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5B489D" w14:textId="77777777" w:rsidR="00AA281E" w:rsidRDefault="00AA281E" w:rsidP="0046073D">
      <w:r>
        <w:separator/>
      </w:r>
    </w:p>
  </w:footnote>
  <w:footnote w:type="continuationSeparator" w:id="0">
    <w:p w14:paraId="489E54E0" w14:textId="77777777" w:rsidR="00AA281E" w:rsidRDefault="00AA281E" w:rsidP="004607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C2631"/>
    <w:multiLevelType w:val="hybridMultilevel"/>
    <w:tmpl w:val="3A1EF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C9571B"/>
    <w:multiLevelType w:val="multilevel"/>
    <w:tmpl w:val="B9BAB48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BB24198"/>
    <w:multiLevelType w:val="hybridMultilevel"/>
    <w:tmpl w:val="2FCC0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111766"/>
    <w:multiLevelType w:val="multilevel"/>
    <w:tmpl w:val="942E205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9A756E"/>
    <w:multiLevelType w:val="multilevel"/>
    <w:tmpl w:val="77162D0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258214D"/>
    <w:multiLevelType w:val="multilevel"/>
    <w:tmpl w:val="7470672A"/>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A40ADE"/>
    <w:multiLevelType w:val="multilevel"/>
    <w:tmpl w:val="31D087B2"/>
    <w:lvl w:ilvl="0">
      <w:start w:val="1"/>
      <w:numFmt w:val="decimal"/>
      <w:lvlText w:val="%1.0"/>
      <w:lvlJc w:val="left"/>
      <w:pPr>
        <w:tabs>
          <w:tab w:val="num" w:pos="720"/>
        </w:tabs>
        <w:ind w:left="720" w:hanging="720"/>
      </w:pPr>
      <w:rPr>
        <w:rFonts w:cs="Times New Roman" w:hint="default"/>
      </w:rPr>
    </w:lvl>
    <w:lvl w:ilvl="1">
      <w:start w:val="1"/>
      <w:numFmt w:val="decimal"/>
      <w:lvlText w:val="%1.%2"/>
      <w:lvlJc w:val="left"/>
      <w:pPr>
        <w:tabs>
          <w:tab w:val="num" w:pos="1440"/>
        </w:tabs>
        <w:ind w:left="1440" w:hanging="720"/>
      </w:pPr>
      <w:rPr>
        <w:rFonts w:cs="Times New Roman" w:hint="default"/>
      </w:rPr>
    </w:lvl>
    <w:lvl w:ilvl="2">
      <w:start w:val="1"/>
      <w:numFmt w:val="decimal"/>
      <w:lvlText w:val="%1.%2.%3"/>
      <w:lvlJc w:val="left"/>
      <w:pPr>
        <w:tabs>
          <w:tab w:val="num" w:pos="2160"/>
        </w:tabs>
        <w:ind w:left="2160" w:hanging="720"/>
      </w:pPr>
      <w:rPr>
        <w:rFonts w:cs="Times New Roman" w:hint="default"/>
      </w:rPr>
    </w:lvl>
    <w:lvl w:ilvl="3">
      <w:start w:val="1"/>
      <w:numFmt w:val="decimal"/>
      <w:lvlText w:val="%1.%2.%3.%4"/>
      <w:lvlJc w:val="left"/>
      <w:pPr>
        <w:tabs>
          <w:tab w:val="num" w:pos="3240"/>
        </w:tabs>
        <w:ind w:left="3240" w:hanging="1080"/>
      </w:pPr>
      <w:rPr>
        <w:rFonts w:cs="Times New Roman" w:hint="default"/>
      </w:rPr>
    </w:lvl>
    <w:lvl w:ilvl="4">
      <w:start w:val="1"/>
      <w:numFmt w:val="decimal"/>
      <w:lvlText w:val="%1.%2.%3.%4.%5"/>
      <w:lvlJc w:val="left"/>
      <w:pPr>
        <w:tabs>
          <w:tab w:val="num" w:pos="4320"/>
        </w:tabs>
        <w:ind w:left="4320" w:hanging="1440"/>
      </w:pPr>
      <w:rPr>
        <w:rFonts w:cs="Times New Roman" w:hint="default"/>
      </w:rPr>
    </w:lvl>
    <w:lvl w:ilvl="5">
      <w:start w:val="1"/>
      <w:numFmt w:val="decimal"/>
      <w:lvlText w:val="%1.%2.%3.%4.%5.%6"/>
      <w:lvlJc w:val="left"/>
      <w:pPr>
        <w:tabs>
          <w:tab w:val="num" w:pos="5040"/>
        </w:tabs>
        <w:ind w:left="5040" w:hanging="1440"/>
      </w:pPr>
      <w:rPr>
        <w:rFonts w:cs="Times New Roman" w:hint="default"/>
      </w:rPr>
    </w:lvl>
    <w:lvl w:ilvl="6">
      <w:start w:val="1"/>
      <w:numFmt w:val="decimal"/>
      <w:lvlText w:val="%1.%2.%3.%4.%5.%6.%7"/>
      <w:lvlJc w:val="left"/>
      <w:pPr>
        <w:tabs>
          <w:tab w:val="num" w:pos="6120"/>
        </w:tabs>
        <w:ind w:left="6120" w:hanging="1800"/>
      </w:pPr>
      <w:rPr>
        <w:rFonts w:cs="Times New Roman" w:hint="default"/>
      </w:rPr>
    </w:lvl>
    <w:lvl w:ilvl="7">
      <w:start w:val="1"/>
      <w:numFmt w:val="decimal"/>
      <w:lvlText w:val="%1.%2.%3.%4.%5.%6.%7.%8"/>
      <w:lvlJc w:val="left"/>
      <w:pPr>
        <w:tabs>
          <w:tab w:val="num" w:pos="7200"/>
        </w:tabs>
        <w:ind w:left="7200" w:hanging="2160"/>
      </w:pPr>
      <w:rPr>
        <w:rFonts w:cs="Times New Roman" w:hint="default"/>
      </w:rPr>
    </w:lvl>
    <w:lvl w:ilvl="8">
      <w:start w:val="1"/>
      <w:numFmt w:val="decimal"/>
      <w:lvlText w:val="%1.%2.%3.%4.%5.%6.%7.%8.%9"/>
      <w:lvlJc w:val="left"/>
      <w:pPr>
        <w:tabs>
          <w:tab w:val="num" w:pos="8280"/>
        </w:tabs>
        <w:ind w:left="8280" w:hanging="2520"/>
      </w:pPr>
      <w:rPr>
        <w:rFonts w:cs="Times New Roman" w:hint="default"/>
      </w:rPr>
    </w:lvl>
  </w:abstractNum>
  <w:abstractNum w:abstractNumId="7" w15:restartNumberingAfterBreak="0">
    <w:nsid w:val="642E75F6"/>
    <w:multiLevelType w:val="multilevel"/>
    <w:tmpl w:val="6FB4CC8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4C528EC"/>
    <w:multiLevelType w:val="hybridMultilevel"/>
    <w:tmpl w:val="302A2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FE6F96"/>
    <w:multiLevelType w:val="multilevel"/>
    <w:tmpl w:val="56C64A9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8E2030A"/>
    <w:multiLevelType w:val="hybridMultilevel"/>
    <w:tmpl w:val="AB428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534767"/>
    <w:multiLevelType w:val="hybridMultilevel"/>
    <w:tmpl w:val="0C429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5493E71"/>
    <w:multiLevelType w:val="hybridMultilevel"/>
    <w:tmpl w:val="D676F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8D43D4"/>
    <w:multiLevelType w:val="hybridMultilevel"/>
    <w:tmpl w:val="CBCCD3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16cid:durableId="836193343">
    <w:abstractNumId w:val="12"/>
  </w:num>
  <w:num w:numId="2" w16cid:durableId="445269042">
    <w:abstractNumId w:val="13"/>
  </w:num>
  <w:num w:numId="3" w16cid:durableId="380249972">
    <w:abstractNumId w:val="6"/>
  </w:num>
  <w:num w:numId="4" w16cid:durableId="583419211">
    <w:abstractNumId w:val="2"/>
  </w:num>
  <w:num w:numId="5" w16cid:durableId="565456375">
    <w:abstractNumId w:val="5"/>
  </w:num>
  <w:num w:numId="6" w16cid:durableId="320816188">
    <w:abstractNumId w:val="11"/>
  </w:num>
  <w:num w:numId="7" w16cid:durableId="35396893">
    <w:abstractNumId w:val="0"/>
  </w:num>
  <w:num w:numId="8" w16cid:durableId="463741189">
    <w:abstractNumId w:val="4"/>
  </w:num>
  <w:num w:numId="9" w16cid:durableId="456681686">
    <w:abstractNumId w:val="9"/>
  </w:num>
  <w:num w:numId="10" w16cid:durableId="1081828584">
    <w:abstractNumId w:val="3"/>
  </w:num>
  <w:num w:numId="11" w16cid:durableId="372729379">
    <w:abstractNumId w:val="7"/>
  </w:num>
  <w:num w:numId="12" w16cid:durableId="743377766">
    <w:abstractNumId w:val="1"/>
  </w:num>
  <w:num w:numId="13" w16cid:durableId="1724210194">
    <w:abstractNumId w:val="8"/>
  </w:num>
  <w:num w:numId="14" w16cid:durableId="19772979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2ew0edap5v2uef0d55x2z6at2pfsxzfvst&quot;&gt;Brain Injury-Converted111&lt;record-ids&gt;&lt;item&gt;4682&lt;/item&gt;&lt;item&gt;5444&lt;/item&gt;&lt;item&gt;6062&lt;/item&gt;&lt;item&gt;6349&lt;/item&gt;&lt;item&gt;6382&lt;/item&gt;&lt;item&gt;6386&lt;/item&gt;&lt;item&gt;6735&lt;/item&gt;&lt;item&gt;6743&lt;/item&gt;&lt;item&gt;6744&lt;/item&gt;&lt;item&gt;6799&lt;/item&gt;&lt;item&gt;7089&lt;/item&gt;&lt;item&gt;7090&lt;/item&gt;&lt;item&gt;8185&lt;/item&gt;&lt;item&gt;8189&lt;/item&gt;&lt;item&gt;8190&lt;/item&gt;&lt;item&gt;8191&lt;/item&gt;&lt;item&gt;8208&lt;/item&gt;&lt;item&gt;8212&lt;/item&gt;&lt;item&gt;8750&lt;/item&gt;&lt;item&gt;8800&lt;/item&gt;&lt;item&gt;8801&lt;/item&gt;&lt;item&gt;9045&lt;/item&gt;&lt;item&gt;9056&lt;/item&gt;&lt;item&gt;9209&lt;/item&gt;&lt;item&gt;9492&lt;/item&gt;&lt;item&gt;9499&lt;/item&gt;&lt;item&gt;10354&lt;/item&gt;&lt;/record-ids&gt;&lt;/item&gt;&lt;/Libraries&gt;"/>
  </w:docVars>
  <w:rsids>
    <w:rsidRoot w:val="008240BE"/>
    <w:rsid w:val="00010319"/>
    <w:rsid w:val="00014A88"/>
    <w:rsid w:val="0002250F"/>
    <w:rsid w:val="000315B0"/>
    <w:rsid w:val="00031F74"/>
    <w:rsid w:val="000327A0"/>
    <w:rsid w:val="00037741"/>
    <w:rsid w:val="00044386"/>
    <w:rsid w:val="00047608"/>
    <w:rsid w:val="00060DAB"/>
    <w:rsid w:val="00065F0F"/>
    <w:rsid w:val="00081937"/>
    <w:rsid w:val="0009391E"/>
    <w:rsid w:val="00094FDD"/>
    <w:rsid w:val="00097474"/>
    <w:rsid w:val="000A1B55"/>
    <w:rsid w:val="000A4AA0"/>
    <w:rsid w:val="000C3FAB"/>
    <w:rsid w:val="000D13B7"/>
    <w:rsid w:val="000D1526"/>
    <w:rsid w:val="000D6874"/>
    <w:rsid w:val="000E4385"/>
    <w:rsid w:val="000F05DB"/>
    <w:rsid w:val="000F15BA"/>
    <w:rsid w:val="001078AB"/>
    <w:rsid w:val="001112D2"/>
    <w:rsid w:val="0012151F"/>
    <w:rsid w:val="00121A98"/>
    <w:rsid w:val="00124649"/>
    <w:rsid w:val="001258DA"/>
    <w:rsid w:val="00135AF4"/>
    <w:rsid w:val="001502C9"/>
    <w:rsid w:val="00151BDC"/>
    <w:rsid w:val="0015536C"/>
    <w:rsid w:val="00171C73"/>
    <w:rsid w:val="00175D9F"/>
    <w:rsid w:val="0018048B"/>
    <w:rsid w:val="001810D0"/>
    <w:rsid w:val="00184163"/>
    <w:rsid w:val="00187254"/>
    <w:rsid w:val="00187292"/>
    <w:rsid w:val="00190B21"/>
    <w:rsid w:val="00193283"/>
    <w:rsid w:val="001A4E63"/>
    <w:rsid w:val="001C02EB"/>
    <w:rsid w:val="001D6C3A"/>
    <w:rsid w:val="001E2295"/>
    <w:rsid w:val="001E3B4B"/>
    <w:rsid w:val="001E474C"/>
    <w:rsid w:val="001E5DB0"/>
    <w:rsid w:val="001F0433"/>
    <w:rsid w:val="001F357D"/>
    <w:rsid w:val="001F4679"/>
    <w:rsid w:val="001F6F56"/>
    <w:rsid w:val="00200234"/>
    <w:rsid w:val="00201A78"/>
    <w:rsid w:val="00203D09"/>
    <w:rsid w:val="002070AB"/>
    <w:rsid w:val="00221D41"/>
    <w:rsid w:val="00224373"/>
    <w:rsid w:val="0023315E"/>
    <w:rsid w:val="00234908"/>
    <w:rsid w:val="00234FFB"/>
    <w:rsid w:val="00241829"/>
    <w:rsid w:val="00242576"/>
    <w:rsid w:val="0024502C"/>
    <w:rsid w:val="0024533E"/>
    <w:rsid w:val="00251187"/>
    <w:rsid w:val="00253E44"/>
    <w:rsid w:val="00256BAD"/>
    <w:rsid w:val="002659C6"/>
    <w:rsid w:val="00270552"/>
    <w:rsid w:val="00275B84"/>
    <w:rsid w:val="0028685B"/>
    <w:rsid w:val="00293BF5"/>
    <w:rsid w:val="00295CBA"/>
    <w:rsid w:val="002A0363"/>
    <w:rsid w:val="002A3E10"/>
    <w:rsid w:val="002A50F8"/>
    <w:rsid w:val="002A5BCE"/>
    <w:rsid w:val="002B582C"/>
    <w:rsid w:val="002C5180"/>
    <w:rsid w:val="002C5917"/>
    <w:rsid w:val="002C60E9"/>
    <w:rsid w:val="002D6E58"/>
    <w:rsid w:val="002E0816"/>
    <w:rsid w:val="002E1360"/>
    <w:rsid w:val="002E3510"/>
    <w:rsid w:val="00304ED9"/>
    <w:rsid w:val="00307F11"/>
    <w:rsid w:val="00311C38"/>
    <w:rsid w:val="00320AC6"/>
    <w:rsid w:val="00321D67"/>
    <w:rsid w:val="00322615"/>
    <w:rsid w:val="0032696A"/>
    <w:rsid w:val="003433A2"/>
    <w:rsid w:val="00345632"/>
    <w:rsid w:val="00354580"/>
    <w:rsid w:val="00355261"/>
    <w:rsid w:val="003553FD"/>
    <w:rsid w:val="003654E4"/>
    <w:rsid w:val="0036620F"/>
    <w:rsid w:val="0037393C"/>
    <w:rsid w:val="00375B6B"/>
    <w:rsid w:val="00380FCC"/>
    <w:rsid w:val="00385D3B"/>
    <w:rsid w:val="00386C1E"/>
    <w:rsid w:val="00387954"/>
    <w:rsid w:val="00390590"/>
    <w:rsid w:val="003923AA"/>
    <w:rsid w:val="003B3F07"/>
    <w:rsid w:val="003C22C3"/>
    <w:rsid w:val="003D241E"/>
    <w:rsid w:val="003D3444"/>
    <w:rsid w:val="003E6E69"/>
    <w:rsid w:val="003F2EC9"/>
    <w:rsid w:val="0040406A"/>
    <w:rsid w:val="00410BF5"/>
    <w:rsid w:val="004130F1"/>
    <w:rsid w:val="00413B54"/>
    <w:rsid w:val="004169A9"/>
    <w:rsid w:val="004203BD"/>
    <w:rsid w:val="00424553"/>
    <w:rsid w:val="00432BDF"/>
    <w:rsid w:val="00433680"/>
    <w:rsid w:val="00437E50"/>
    <w:rsid w:val="0044411B"/>
    <w:rsid w:val="00444413"/>
    <w:rsid w:val="004463EF"/>
    <w:rsid w:val="00446F8A"/>
    <w:rsid w:val="004508B2"/>
    <w:rsid w:val="004528F0"/>
    <w:rsid w:val="00455015"/>
    <w:rsid w:val="004602A3"/>
    <w:rsid w:val="0046073D"/>
    <w:rsid w:val="004651C3"/>
    <w:rsid w:val="00467CBD"/>
    <w:rsid w:val="00471E16"/>
    <w:rsid w:val="00474B2C"/>
    <w:rsid w:val="00475470"/>
    <w:rsid w:val="004763E9"/>
    <w:rsid w:val="004803FB"/>
    <w:rsid w:val="0049103A"/>
    <w:rsid w:val="0049605D"/>
    <w:rsid w:val="00496F21"/>
    <w:rsid w:val="004A3746"/>
    <w:rsid w:val="004B21EB"/>
    <w:rsid w:val="004B3B88"/>
    <w:rsid w:val="004B4BB1"/>
    <w:rsid w:val="004C1927"/>
    <w:rsid w:val="004C7019"/>
    <w:rsid w:val="004F3624"/>
    <w:rsid w:val="004F4BC3"/>
    <w:rsid w:val="004F5320"/>
    <w:rsid w:val="004F5A60"/>
    <w:rsid w:val="004F6F6F"/>
    <w:rsid w:val="0050382D"/>
    <w:rsid w:val="005108EE"/>
    <w:rsid w:val="00520288"/>
    <w:rsid w:val="00522341"/>
    <w:rsid w:val="00527E90"/>
    <w:rsid w:val="00535BEE"/>
    <w:rsid w:val="00536760"/>
    <w:rsid w:val="0054476D"/>
    <w:rsid w:val="00550D63"/>
    <w:rsid w:val="005560A8"/>
    <w:rsid w:val="00560932"/>
    <w:rsid w:val="00571D1D"/>
    <w:rsid w:val="00573CA0"/>
    <w:rsid w:val="0057610E"/>
    <w:rsid w:val="00585778"/>
    <w:rsid w:val="005867B4"/>
    <w:rsid w:val="005920DC"/>
    <w:rsid w:val="005924AC"/>
    <w:rsid w:val="00595B06"/>
    <w:rsid w:val="005A53EF"/>
    <w:rsid w:val="005A605E"/>
    <w:rsid w:val="005C37B8"/>
    <w:rsid w:val="005E131D"/>
    <w:rsid w:val="005E1E41"/>
    <w:rsid w:val="005E4F9F"/>
    <w:rsid w:val="005E6C49"/>
    <w:rsid w:val="005F568C"/>
    <w:rsid w:val="00601D3B"/>
    <w:rsid w:val="00605054"/>
    <w:rsid w:val="00614760"/>
    <w:rsid w:val="00622B49"/>
    <w:rsid w:val="00623479"/>
    <w:rsid w:val="00627B58"/>
    <w:rsid w:val="0063197E"/>
    <w:rsid w:val="00635155"/>
    <w:rsid w:val="0064512B"/>
    <w:rsid w:val="00645FD9"/>
    <w:rsid w:val="00646695"/>
    <w:rsid w:val="006567F9"/>
    <w:rsid w:val="00657A99"/>
    <w:rsid w:val="00662D3D"/>
    <w:rsid w:val="00672EF5"/>
    <w:rsid w:val="00674E6D"/>
    <w:rsid w:val="00691683"/>
    <w:rsid w:val="00697A00"/>
    <w:rsid w:val="006A0BD5"/>
    <w:rsid w:val="006A329E"/>
    <w:rsid w:val="006A4861"/>
    <w:rsid w:val="006A6133"/>
    <w:rsid w:val="006A6E97"/>
    <w:rsid w:val="006C0BB4"/>
    <w:rsid w:val="006C1B61"/>
    <w:rsid w:val="006C5FA4"/>
    <w:rsid w:val="006E236E"/>
    <w:rsid w:val="006E3F86"/>
    <w:rsid w:val="006E4D13"/>
    <w:rsid w:val="006E4DD4"/>
    <w:rsid w:val="006E4F6D"/>
    <w:rsid w:val="00702227"/>
    <w:rsid w:val="00703BF3"/>
    <w:rsid w:val="00705AAC"/>
    <w:rsid w:val="00725DE7"/>
    <w:rsid w:val="007302D8"/>
    <w:rsid w:val="00731390"/>
    <w:rsid w:val="007365CA"/>
    <w:rsid w:val="007366C7"/>
    <w:rsid w:val="00736973"/>
    <w:rsid w:val="007373A4"/>
    <w:rsid w:val="00760456"/>
    <w:rsid w:val="00762FA3"/>
    <w:rsid w:val="007633F2"/>
    <w:rsid w:val="007636CC"/>
    <w:rsid w:val="00773C14"/>
    <w:rsid w:val="0077571F"/>
    <w:rsid w:val="0078774C"/>
    <w:rsid w:val="00792C19"/>
    <w:rsid w:val="007A19DD"/>
    <w:rsid w:val="007A4204"/>
    <w:rsid w:val="007A473F"/>
    <w:rsid w:val="007A5945"/>
    <w:rsid w:val="007B7654"/>
    <w:rsid w:val="007B7F8D"/>
    <w:rsid w:val="007D487B"/>
    <w:rsid w:val="007E08EB"/>
    <w:rsid w:val="007F3923"/>
    <w:rsid w:val="00812B36"/>
    <w:rsid w:val="008240BE"/>
    <w:rsid w:val="00825D46"/>
    <w:rsid w:val="0083502B"/>
    <w:rsid w:val="00845D7F"/>
    <w:rsid w:val="00846423"/>
    <w:rsid w:val="00850C4A"/>
    <w:rsid w:val="00852D8C"/>
    <w:rsid w:val="0085332C"/>
    <w:rsid w:val="008540D3"/>
    <w:rsid w:val="008611BC"/>
    <w:rsid w:val="00863307"/>
    <w:rsid w:val="008645D9"/>
    <w:rsid w:val="008A548F"/>
    <w:rsid w:val="008A5595"/>
    <w:rsid w:val="008A6E92"/>
    <w:rsid w:val="008A7B15"/>
    <w:rsid w:val="008B0498"/>
    <w:rsid w:val="008B0863"/>
    <w:rsid w:val="008B77DD"/>
    <w:rsid w:val="008C4FBE"/>
    <w:rsid w:val="008C79DC"/>
    <w:rsid w:val="008D4123"/>
    <w:rsid w:val="008D49AC"/>
    <w:rsid w:val="008D73F6"/>
    <w:rsid w:val="008F04A7"/>
    <w:rsid w:val="008F2215"/>
    <w:rsid w:val="008F5F39"/>
    <w:rsid w:val="008F637B"/>
    <w:rsid w:val="00901099"/>
    <w:rsid w:val="009115A0"/>
    <w:rsid w:val="00913AC6"/>
    <w:rsid w:val="0091681E"/>
    <w:rsid w:val="0092078C"/>
    <w:rsid w:val="00927F97"/>
    <w:rsid w:val="00931E3B"/>
    <w:rsid w:val="009511B7"/>
    <w:rsid w:val="009515DA"/>
    <w:rsid w:val="00960387"/>
    <w:rsid w:val="00962565"/>
    <w:rsid w:val="00963B3C"/>
    <w:rsid w:val="009651CB"/>
    <w:rsid w:val="009652D2"/>
    <w:rsid w:val="009723C1"/>
    <w:rsid w:val="0097662D"/>
    <w:rsid w:val="00977E8F"/>
    <w:rsid w:val="00983CF5"/>
    <w:rsid w:val="009909DC"/>
    <w:rsid w:val="009931FB"/>
    <w:rsid w:val="00994EF9"/>
    <w:rsid w:val="009A041A"/>
    <w:rsid w:val="009A2970"/>
    <w:rsid w:val="009A37FB"/>
    <w:rsid w:val="009B0195"/>
    <w:rsid w:val="009B26B2"/>
    <w:rsid w:val="009B527E"/>
    <w:rsid w:val="009C0793"/>
    <w:rsid w:val="009C12D7"/>
    <w:rsid w:val="009C6534"/>
    <w:rsid w:val="009D2169"/>
    <w:rsid w:val="009F20AD"/>
    <w:rsid w:val="009F5A17"/>
    <w:rsid w:val="00A1348C"/>
    <w:rsid w:val="00A17789"/>
    <w:rsid w:val="00A2202D"/>
    <w:rsid w:val="00A22D5D"/>
    <w:rsid w:val="00A23663"/>
    <w:rsid w:val="00A26F81"/>
    <w:rsid w:val="00A305CF"/>
    <w:rsid w:val="00A37164"/>
    <w:rsid w:val="00A51BA0"/>
    <w:rsid w:val="00A542EE"/>
    <w:rsid w:val="00A60C10"/>
    <w:rsid w:val="00A74EFA"/>
    <w:rsid w:val="00A80B9E"/>
    <w:rsid w:val="00A80EEB"/>
    <w:rsid w:val="00A84CAC"/>
    <w:rsid w:val="00A860E0"/>
    <w:rsid w:val="00A9677D"/>
    <w:rsid w:val="00AA281E"/>
    <w:rsid w:val="00AA4EC6"/>
    <w:rsid w:val="00AA5631"/>
    <w:rsid w:val="00AA6418"/>
    <w:rsid w:val="00AB4252"/>
    <w:rsid w:val="00AB42B7"/>
    <w:rsid w:val="00AB4C05"/>
    <w:rsid w:val="00AB51AD"/>
    <w:rsid w:val="00AB6AD8"/>
    <w:rsid w:val="00AC43E1"/>
    <w:rsid w:val="00AC6CD4"/>
    <w:rsid w:val="00AC76D0"/>
    <w:rsid w:val="00AD080D"/>
    <w:rsid w:val="00AD3B06"/>
    <w:rsid w:val="00AD3DF9"/>
    <w:rsid w:val="00AE127E"/>
    <w:rsid w:val="00AF381B"/>
    <w:rsid w:val="00B05B64"/>
    <w:rsid w:val="00B11D02"/>
    <w:rsid w:val="00B172CA"/>
    <w:rsid w:val="00B46A1D"/>
    <w:rsid w:val="00B637D7"/>
    <w:rsid w:val="00B63F07"/>
    <w:rsid w:val="00B76EE2"/>
    <w:rsid w:val="00B851BA"/>
    <w:rsid w:val="00B91D7E"/>
    <w:rsid w:val="00B92939"/>
    <w:rsid w:val="00B942DE"/>
    <w:rsid w:val="00BA108C"/>
    <w:rsid w:val="00BA4A37"/>
    <w:rsid w:val="00BB5E1F"/>
    <w:rsid w:val="00BC397D"/>
    <w:rsid w:val="00BC6DF4"/>
    <w:rsid w:val="00BD56FD"/>
    <w:rsid w:val="00BD5CE4"/>
    <w:rsid w:val="00BD614E"/>
    <w:rsid w:val="00BE2E76"/>
    <w:rsid w:val="00BF625C"/>
    <w:rsid w:val="00C03F23"/>
    <w:rsid w:val="00C05500"/>
    <w:rsid w:val="00C070FA"/>
    <w:rsid w:val="00C16A0A"/>
    <w:rsid w:val="00C16AAE"/>
    <w:rsid w:val="00C17DDA"/>
    <w:rsid w:val="00C222DD"/>
    <w:rsid w:val="00C26FC0"/>
    <w:rsid w:val="00C34270"/>
    <w:rsid w:val="00C35BCE"/>
    <w:rsid w:val="00C41D26"/>
    <w:rsid w:val="00C44E07"/>
    <w:rsid w:val="00C46A3B"/>
    <w:rsid w:val="00C53337"/>
    <w:rsid w:val="00C64431"/>
    <w:rsid w:val="00C67901"/>
    <w:rsid w:val="00C7012B"/>
    <w:rsid w:val="00C702FE"/>
    <w:rsid w:val="00C750C0"/>
    <w:rsid w:val="00C7563C"/>
    <w:rsid w:val="00C841D6"/>
    <w:rsid w:val="00C8639B"/>
    <w:rsid w:val="00C9439A"/>
    <w:rsid w:val="00C95C97"/>
    <w:rsid w:val="00CA3B27"/>
    <w:rsid w:val="00CB1CCB"/>
    <w:rsid w:val="00CB3706"/>
    <w:rsid w:val="00CC3E72"/>
    <w:rsid w:val="00CC5B16"/>
    <w:rsid w:val="00CE07DB"/>
    <w:rsid w:val="00CE5B2B"/>
    <w:rsid w:val="00CF0E4A"/>
    <w:rsid w:val="00D0065C"/>
    <w:rsid w:val="00D02D71"/>
    <w:rsid w:val="00D168C2"/>
    <w:rsid w:val="00D20212"/>
    <w:rsid w:val="00D24F89"/>
    <w:rsid w:val="00D3103F"/>
    <w:rsid w:val="00D32B4E"/>
    <w:rsid w:val="00D33583"/>
    <w:rsid w:val="00D43720"/>
    <w:rsid w:val="00D45BD3"/>
    <w:rsid w:val="00D511A4"/>
    <w:rsid w:val="00D54B3A"/>
    <w:rsid w:val="00D600A1"/>
    <w:rsid w:val="00D63AB9"/>
    <w:rsid w:val="00D71061"/>
    <w:rsid w:val="00D86D85"/>
    <w:rsid w:val="00D86F64"/>
    <w:rsid w:val="00D917B4"/>
    <w:rsid w:val="00DA0B4C"/>
    <w:rsid w:val="00DA5763"/>
    <w:rsid w:val="00DC003A"/>
    <w:rsid w:val="00DC3295"/>
    <w:rsid w:val="00DD7B16"/>
    <w:rsid w:val="00DE19EE"/>
    <w:rsid w:val="00DE5240"/>
    <w:rsid w:val="00DF0F36"/>
    <w:rsid w:val="00DF2DFE"/>
    <w:rsid w:val="00E01B98"/>
    <w:rsid w:val="00E061F0"/>
    <w:rsid w:val="00E07E10"/>
    <w:rsid w:val="00E30062"/>
    <w:rsid w:val="00E3074F"/>
    <w:rsid w:val="00E30839"/>
    <w:rsid w:val="00E32ABF"/>
    <w:rsid w:val="00E52957"/>
    <w:rsid w:val="00E60999"/>
    <w:rsid w:val="00E622E2"/>
    <w:rsid w:val="00E655A7"/>
    <w:rsid w:val="00E72440"/>
    <w:rsid w:val="00E73D44"/>
    <w:rsid w:val="00E862D6"/>
    <w:rsid w:val="00E95E26"/>
    <w:rsid w:val="00EB555A"/>
    <w:rsid w:val="00EB7FBC"/>
    <w:rsid w:val="00EC0CAF"/>
    <w:rsid w:val="00EC29A0"/>
    <w:rsid w:val="00ED1932"/>
    <w:rsid w:val="00ED20B2"/>
    <w:rsid w:val="00ED38EF"/>
    <w:rsid w:val="00ED5C82"/>
    <w:rsid w:val="00EE60DC"/>
    <w:rsid w:val="00EF2027"/>
    <w:rsid w:val="00EF29A6"/>
    <w:rsid w:val="00EF5EFA"/>
    <w:rsid w:val="00EF7B8D"/>
    <w:rsid w:val="00F15CAB"/>
    <w:rsid w:val="00F2237C"/>
    <w:rsid w:val="00F326A7"/>
    <w:rsid w:val="00F334A8"/>
    <w:rsid w:val="00F335D1"/>
    <w:rsid w:val="00F33A64"/>
    <w:rsid w:val="00F44694"/>
    <w:rsid w:val="00F70ECE"/>
    <w:rsid w:val="00F74CBE"/>
    <w:rsid w:val="00F76ADC"/>
    <w:rsid w:val="00F92A75"/>
    <w:rsid w:val="00F93315"/>
    <w:rsid w:val="00FA4C0F"/>
    <w:rsid w:val="00FB3BB8"/>
    <w:rsid w:val="00FB4746"/>
    <w:rsid w:val="00FB54B9"/>
    <w:rsid w:val="00FC6CA2"/>
    <w:rsid w:val="00FD2891"/>
    <w:rsid w:val="00FE4C0B"/>
    <w:rsid w:val="00FE64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3F4C2"/>
  <w15:chartTrackingRefBased/>
  <w15:docId w15:val="{B7212D99-72AE-1640-BB26-25D204A8D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2E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40B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240B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240B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240B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40B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40B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40B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40B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40B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40B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240B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240B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240B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240B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240B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40B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40B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40BE"/>
    <w:rPr>
      <w:rFonts w:eastAsiaTheme="majorEastAsia" w:cstheme="majorBidi"/>
      <w:color w:val="272727" w:themeColor="text1" w:themeTint="D8"/>
    </w:rPr>
  </w:style>
  <w:style w:type="paragraph" w:styleId="Title">
    <w:name w:val="Title"/>
    <w:basedOn w:val="Normal"/>
    <w:next w:val="Normal"/>
    <w:link w:val="TitleChar"/>
    <w:uiPriority w:val="10"/>
    <w:qFormat/>
    <w:rsid w:val="008240B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40B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40B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40B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40BE"/>
    <w:pPr>
      <w:spacing w:before="160"/>
      <w:jc w:val="center"/>
    </w:pPr>
    <w:rPr>
      <w:i/>
      <w:iCs/>
      <w:color w:val="404040" w:themeColor="text1" w:themeTint="BF"/>
    </w:rPr>
  </w:style>
  <w:style w:type="character" w:customStyle="1" w:styleId="QuoteChar">
    <w:name w:val="Quote Char"/>
    <w:basedOn w:val="DefaultParagraphFont"/>
    <w:link w:val="Quote"/>
    <w:uiPriority w:val="29"/>
    <w:rsid w:val="008240BE"/>
    <w:rPr>
      <w:i/>
      <w:iCs/>
      <w:color w:val="404040" w:themeColor="text1" w:themeTint="BF"/>
    </w:rPr>
  </w:style>
  <w:style w:type="paragraph" w:styleId="ListParagraph">
    <w:name w:val="List Paragraph"/>
    <w:basedOn w:val="Normal"/>
    <w:uiPriority w:val="34"/>
    <w:qFormat/>
    <w:rsid w:val="008240BE"/>
    <w:pPr>
      <w:ind w:left="720"/>
      <w:contextualSpacing/>
    </w:pPr>
  </w:style>
  <w:style w:type="character" w:styleId="IntenseEmphasis">
    <w:name w:val="Intense Emphasis"/>
    <w:basedOn w:val="DefaultParagraphFont"/>
    <w:uiPriority w:val="21"/>
    <w:qFormat/>
    <w:rsid w:val="008240BE"/>
    <w:rPr>
      <w:i/>
      <w:iCs/>
      <w:color w:val="0F4761" w:themeColor="accent1" w:themeShade="BF"/>
    </w:rPr>
  </w:style>
  <w:style w:type="paragraph" w:styleId="IntenseQuote">
    <w:name w:val="Intense Quote"/>
    <w:basedOn w:val="Normal"/>
    <w:next w:val="Normal"/>
    <w:link w:val="IntenseQuoteChar"/>
    <w:uiPriority w:val="30"/>
    <w:qFormat/>
    <w:rsid w:val="008240B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40BE"/>
    <w:rPr>
      <w:i/>
      <w:iCs/>
      <w:color w:val="0F4761" w:themeColor="accent1" w:themeShade="BF"/>
    </w:rPr>
  </w:style>
  <w:style w:type="character" w:styleId="IntenseReference">
    <w:name w:val="Intense Reference"/>
    <w:basedOn w:val="DefaultParagraphFont"/>
    <w:uiPriority w:val="32"/>
    <w:qFormat/>
    <w:rsid w:val="008240BE"/>
    <w:rPr>
      <w:b/>
      <w:bCs/>
      <w:smallCaps/>
      <w:color w:val="0F4761" w:themeColor="accent1" w:themeShade="BF"/>
      <w:spacing w:val="5"/>
    </w:rPr>
  </w:style>
  <w:style w:type="paragraph" w:styleId="BodyText">
    <w:name w:val="Body Text"/>
    <w:basedOn w:val="Normal"/>
    <w:link w:val="BodyTextChar"/>
    <w:uiPriority w:val="99"/>
    <w:rsid w:val="006567F9"/>
    <w:rPr>
      <w:rFonts w:ascii="Tahoma" w:hAnsi="Tahoma" w:cs="Tahoma"/>
      <w:sz w:val="22"/>
      <w:szCs w:val="20"/>
    </w:rPr>
  </w:style>
  <w:style w:type="character" w:customStyle="1" w:styleId="BodyTextChar">
    <w:name w:val="Body Text Char"/>
    <w:basedOn w:val="DefaultParagraphFont"/>
    <w:link w:val="BodyText"/>
    <w:uiPriority w:val="99"/>
    <w:rsid w:val="006567F9"/>
    <w:rPr>
      <w:rFonts w:ascii="Tahoma" w:eastAsia="Times New Roman" w:hAnsi="Tahoma" w:cs="Tahoma"/>
      <w:kern w:val="0"/>
      <w:sz w:val="22"/>
      <w:szCs w:val="20"/>
      <w14:ligatures w14:val="none"/>
    </w:rPr>
  </w:style>
  <w:style w:type="paragraph" w:styleId="Revision">
    <w:name w:val="Revision"/>
    <w:hidden/>
    <w:uiPriority w:val="99"/>
    <w:semiHidden/>
    <w:rsid w:val="006567F9"/>
    <w:pPr>
      <w:spacing w:after="0" w:line="240" w:lineRule="auto"/>
    </w:pPr>
  </w:style>
  <w:style w:type="character" w:styleId="CommentReference">
    <w:name w:val="annotation reference"/>
    <w:basedOn w:val="DefaultParagraphFont"/>
    <w:uiPriority w:val="99"/>
    <w:semiHidden/>
    <w:unhideWhenUsed/>
    <w:rsid w:val="006C1B61"/>
    <w:rPr>
      <w:sz w:val="16"/>
      <w:szCs w:val="16"/>
    </w:rPr>
  </w:style>
  <w:style w:type="paragraph" w:styleId="CommentText">
    <w:name w:val="annotation text"/>
    <w:basedOn w:val="Normal"/>
    <w:link w:val="CommentTextChar"/>
    <w:uiPriority w:val="99"/>
    <w:semiHidden/>
    <w:unhideWhenUsed/>
    <w:rsid w:val="006C1B61"/>
    <w:rPr>
      <w:sz w:val="20"/>
      <w:szCs w:val="20"/>
    </w:rPr>
  </w:style>
  <w:style w:type="character" w:customStyle="1" w:styleId="CommentTextChar">
    <w:name w:val="Comment Text Char"/>
    <w:basedOn w:val="DefaultParagraphFont"/>
    <w:link w:val="CommentText"/>
    <w:uiPriority w:val="99"/>
    <w:semiHidden/>
    <w:rsid w:val="006C1B61"/>
    <w:rPr>
      <w:sz w:val="20"/>
      <w:szCs w:val="20"/>
    </w:rPr>
  </w:style>
  <w:style w:type="paragraph" w:styleId="CommentSubject">
    <w:name w:val="annotation subject"/>
    <w:basedOn w:val="CommentText"/>
    <w:next w:val="CommentText"/>
    <w:link w:val="CommentSubjectChar"/>
    <w:uiPriority w:val="99"/>
    <w:semiHidden/>
    <w:unhideWhenUsed/>
    <w:rsid w:val="006C1B61"/>
    <w:rPr>
      <w:b/>
      <w:bCs/>
    </w:rPr>
  </w:style>
  <w:style w:type="character" w:customStyle="1" w:styleId="CommentSubjectChar">
    <w:name w:val="Comment Subject Char"/>
    <w:basedOn w:val="CommentTextChar"/>
    <w:link w:val="CommentSubject"/>
    <w:uiPriority w:val="99"/>
    <w:semiHidden/>
    <w:rsid w:val="006C1B61"/>
    <w:rPr>
      <w:b/>
      <w:bCs/>
      <w:sz w:val="20"/>
      <w:szCs w:val="20"/>
    </w:rPr>
  </w:style>
  <w:style w:type="character" w:styleId="Hyperlink">
    <w:name w:val="Hyperlink"/>
    <w:basedOn w:val="DefaultParagraphFont"/>
    <w:uiPriority w:val="99"/>
    <w:unhideWhenUsed/>
    <w:rsid w:val="0078774C"/>
    <w:rPr>
      <w:color w:val="467886" w:themeColor="hyperlink"/>
      <w:u w:val="single"/>
    </w:rPr>
  </w:style>
  <w:style w:type="character" w:styleId="UnresolvedMention">
    <w:name w:val="Unresolved Mention"/>
    <w:basedOn w:val="DefaultParagraphFont"/>
    <w:uiPriority w:val="99"/>
    <w:semiHidden/>
    <w:unhideWhenUsed/>
    <w:rsid w:val="0078774C"/>
    <w:rPr>
      <w:color w:val="605E5C"/>
      <w:shd w:val="clear" w:color="auto" w:fill="E1DFDD"/>
    </w:rPr>
  </w:style>
  <w:style w:type="character" w:customStyle="1" w:styleId="v0">
    <w:name w:val="v0"/>
    <w:basedOn w:val="DefaultParagraphFont"/>
    <w:rsid w:val="008F5F39"/>
  </w:style>
  <w:style w:type="paragraph" w:customStyle="1" w:styleId="EndNoteBibliographyTitle">
    <w:name w:val="EndNote Bibliography Title"/>
    <w:basedOn w:val="Normal"/>
    <w:link w:val="EndNoteBibliographyTitleChar"/>
    <w:rsid w:val="0023315E"/>
    <w:pPr>
      <w:jc w:val="center"/>
    </w:pPr>
  </w:style>
  <w:style w:type="character" w:customStyle="1" w:styleId="EndNoteBibliographyTitleChar">
    <w:name w:val="EndNote Bibliography Title Char"/>
    <w:basedOn w:val="DefaultParagraphFont"/>
    <w:link w:val="EndNoteBibliographyTitle"/>
    <w:rsid w:val="0023315E"/>
    <w:rPr>
      <w:rFonts w:ascii="Times New Roman" w:eastAsia="Times New Roman" w:hAnsi="Times New Roman" w:cs="Times New Roman"/>
      <w:kern w:val="0"/>
      <w14:ligatures w14:val="none"/>
    </w:rPr>
  </w:style>
  <w:style w:type="paragraph" w:customStyle="1" w:styleId="EndNoteBibliography">
    <w:name w:val="EndNote Bibliography"/>
    <w:basedOn w:val="Normal"/>
    <w:link w:val="EndNoteBibliographyChar"/>
    <w:rsid w:val="0023315E"/>
  </w:style>
  <w:style w:type="character" w:customStyle="1" w:styleId="EndNoteBibliographyChar">
    <w:name w:val="EndNote Bibliography Char"/>
    <w:basedOn w:val="DefaultParagraphFont"/>
    <w:link w:val="EndNoteBibliography"/>
    <w:rsid w:val="0023315E"/>
    <w:rPr>
      <w:rFonts w:ascii="Times New Roman" w:eastAsia="Times New Roman" w:hAnsi="Times New Roman" w:cs="Times New Roman"/>
      <w:kern w:val="0"/>
      <w14:ligatures w14:val="none"/>
    </w:rPr>
  </w:style>
  <w:style w:type="table" w:styleId="TableGrid">
    <w:name w:val="Table Grid"/>
    <w:basedOn w:val="TableNormal"/>
    <w:uiPriority w:val="39"/>
    <w:rsid w:val="009168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star-inserted">
    <w:name w:val="ng-star-inserted"/>
    <w:basedOn w:val="DefaultParagraphFont"/>
    <w:rsid w:val="0091681E"/>
  </w:style>
  <w:style w:type="character" w:customStyle="1" w:styleId="apple-converted-space">
    <w:name w:val="apple-converted-space"/>
    <w:basedOn w:val="DefaultParagraphFont"/>
    <w:rsid w:val="0091681E"/>
  </w:style>
  <w:style w:type="paragraph" w:styleId="Footer">
    <w:name w:val="footer"/>
    <w:basedOn w:val="Normal"/>
    <w:link w:val="FooterChar"/>
    <w:uiPriority w:val="99"/>
    <w:unhideWhenUsed/>
    <w:rsid w:val="0046073D"/>
    <w:pPr>
      <w:tabs>
        <w:tab w:val="center" w:pos="4680"/>
        <w:tab w:val="right" w:pos="9360"/>
      </w:tabs>
    </w:pPr>
  </w:style>
  <w:style w:type="character" w:customStyle="1" w:styleId="FooterChar">
    <w:name w:val="Footer Char"/>
    <w:basedOn w:val="DefaultParagraphFont"/>
    <w:link w:val="Footer"/>
    <w:uiPriority w:val="99"/>
    <w:rsid w:val="0046073D"/>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46073D"/>
  </w:style>
  <w:style w:type="character" w:styleId="LineNumber">
    <w:name w:val="line number"/>
    <w:basedOn w:val="DefaultParagraphFont"/>
    <w:uiPriority w:val="99"/>
    <w:semiHidden/>
    <w:unhideWhenUsed/>
    <w:rsid w:val="004607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310645">
      <w:bodyDiv w:val="1"/>
      <w:marLeft w:val="0"/>
      <w:marRight w:val="0"/>
      <w:marTop w:val="0"/>
      <w:marBottom w:val="0"/>
      <w:divBdr>
        <w:top w:val="none" w:sz="0" w:space="0" w:color="auto"/>
        <w:left w:val="none" w:sz="0" w:space="0" w:color="auto"/>
        <w:bottom w:val="none" w:sz="0" w:space="0" w:color="auto"/>
        <w:right w:val="none" w:sz="0" w:space="0" w:color="auto"/>
      </w:divBdr>
    </w:div>
    <w:div w:id="406195650">
      <w:bodyDiv w:val="1"/>
      <w:marLeft w:val="0"/>
      <w:marRight w:val="0"/>
      <w:marTop w:val="0"/>
      <w:marBottom w:val="0"/>
      <w:divBdr>
        <w:top w:val="none" w:sz="0" w:space="0" w:color="auto"/>
        <w:left w:val="none" w:sz="0" w:space="0" w:color="auto"/>
        <w:bottom w:val="none" w:sz="0" w:space="0" w:color="auto"/>
        <w:right w:val="none" w:sz="0" w:space="0" w:color="auto"/>
      </w:divBdr>
      <w:divsChild>
        <w:div w:id="485048785">
          <w:marLeft w:val="0"/>
          <w:marRight w:val="0"/>
          <w:marTop w:val="0"/>
          <w:marBottom w:val="0"/>
          <w:divBdr>
            <w:top w:val="none" w:sz="0" w:space="0" w:color="auto"/>
            <w:left w:val="none" w:sz="0" w:space="0" w:color="auto"/>
            <w:bottom w:val="none" w:sz="0" w:space="0" w:color="auto"/>
            <w:right w:val="none" w:sz="0" w:space="0" w:color="auto"/>
          </w:divBdr>
          <w:divsChild>
            <w:div w:id="1034306856">
              <w:marLeft w:val="0"/>
              <w:marRight w:val="0"/>
              <w:marTop w:val="0"/>
              <w:marBottom w:val="0"/>
              <w:divBdr>
                <w:top w:val="none" w:sz="0" w:space="0" w:color="auto"/>
                <w:left w:val="none" w:sz="0" w:space="0" w:color="auto"/>
                <w:bottom w:val="none" w:sz="0" w:space="0" w:color="auto"/>
                <w:right w:val="none" w:sz="0" w:space="0" w:color="auto"/>
              </w:divBdr>
              <w:divsChild>
                <w:div w:id="4148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577158">
      <w:bodyDiv w:val="1"/>
      <w:marLeft w:val="0"/>
      <w:marRight w:val="0"/>
      <w:marTop w:val="0"/>
      <w:marBottom w:val="0"/>
      <w:divBdr>
        <w:top w:val="none" w:sz="0" w:space="0" w:color="auto"/>
        <w:left w:val="none" w:sz="0" w:space="0" w:color="auto"/>
        <w:bottom w:val="none" w:sz="0" w:space="0" w:color="auto"/>
        <w:right w:val="none" w:sz="0" w:space="0" w:color="auto"/>
      </w:divBdr>
    </w:div>
    <w:div w:id="490098013">
      <w:bodyDiv w:val="1"/>
      <w:marLeft w:val="0"/>
      <w:marRight w:val="0"/>
      <w:marTop w:val="0"/>
      <w:marBottom w:val="0"/>
      <w:divBdr>
        <w:top w:val="none" w:sz="0" w:space="0" w:color="auto"/>
        <w:left w:val="none" w:sz="0" w:space="0" w:color="auto"/>
        <w:bottom w:val="none" w:sz="0" w:space="0" w:color="auto"/>
        <w:right w:val="none" w:sz="0" w:space="0" w:color="auto"/>
      </w:divBdr>
      <w:divsChild>
        <w:div w:id="1409494313">
          <w:marLeft w:val="0"/>
          <w:marRight w:val="0"/>
          <w:marTop w:val="0"/>
          <w:marBottom w:val="0"/>
          <w:divBdr>
            <w:top w:val="none" w:sz="0" w:space="0" w:color="auto"/>
            <w:left w:val="none" w:sz="0" w:space="0" w:color="auto"/>
            <w:bottom w:val="none" w:sz="0" w:space="0" w:color="auto"/>
            <w:right w:val="none" w:sz="0" w:space="0" w:color="auto"/>
          </w:divBdr>
          <w:divsChild>
            <w:div w:id="1147671178">
              <w:marLeft w:val="0"/>
              <w:marRight w:val="0"/>
              <w:marTop w:val="0"/>
              <w:marBottom w:val="0"/>
              <w:divBdr>
                <w:top w:val="none" w:sz="0" w:space="0" w:color="auto"/>
                <w:left w:val="none" w:sz="0" w:space="0" w:color="auto"/>
                <w:bottom w:val="none" w:sz="0" w:space="0" w:color="auto"/>
                <w:right w:val="none" w:sz="0" w:space="0" w:color="auto"/>
              </w:divBdr>
              <w:divsChild>
                <w:div w:id="111168152">
                  <w:marLeft w:val="0"/>
                  <w:marRight w:val="0"/>
                  <w:marTop w:val="0"/>
                  <w:marBottom w:val="0"/>
                  <w:divBdr>
                    <w:top w:val="none" w:sz="0" w:space="0" w:color="auto"/>
                    <w:left w:val="none" w:sz="0" w:space="0" w:color="auto"/>
                    <w:bottom w:val="none" w:sz="0" w:space="0" w:color="auto"/>
                    <w:right w:val="none" w:sz="0" w:space="0" w:color="auto"/>
                  </w:divBdr>
                  <w:divsChild>
                    <w:div w:id="4507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72095">
      <w:bodyDiv w:val="1"/>
      <w:marLeft w:val="0"/>
      <w:marRight w:val="0"/>
      <w:marTop w:val="0"/>
      <w:marBottom w:val="0"/>
      <w:divBdr>
        <w:top w:val="none" w:sz="0" w:space="0" w:color="auto"/>
        <w:left w:val="none" w:sz="0" w:space="0" w:color="auto"/>
        <w:bottom w:val="none" w:sz="0" w:space="0" w:color="auto"/>
        <w:right w:val="none" w:sz="0" w:space="0" w:color="auto"/>
      </w:divBdr>
      <w:divsChild>
        <w:div w:id="359164709">
          <w:marLeft w:val="0"/>
          <w:marRight w:val="0"/>
          <w:marTop w:val="0"/>
          <w:marBottom w:val="0"/>
          <w:divBdr>
            <w:top w:val="none" w:sz="0" w:space="0" w:color="auto"/>
            <w:left w:val="none" w:sz="0" w:space="0" w:color="auto"/>
            <w:bottom w:val="none" w:sz="0" w:space="0" w:color="auto"/>
            <w:right w:val="none" w:sz="0" w:space="0" w:color="auto"/>
          </w:divBdr>
          <w:divsChild>
            <w:div w:id="753162820">
              <w:marLeft w:val="0"/>
              <w:marRight w:val="0"/>
              <w:marTop w:val="0"/>
              <w:marBottom w:val="0"/>
              <w:divBdr>
                <w:top w:val="none" w:sz="0" w:space="0" w:color="auto"/>
                <w:left w:val="none" w:sz="0" w:space="0" w:color="auto"/>
                <w:bottom w:val="none" w:sz="0" w:space="0" w:color="auto"/>
                <w:right w:val="none" w:sz="0" w:space="0" w:color="auto"/>
              </w:divBdr>
              <w:divsChild>
                <w:div w:id="87257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10866">
      <w:bodyDiv w:val="1"/>
      <w:marLeft w:val="0"/>
      <w:marRight w:val="0"/>
      <w:marTop w:val="0"/>
      <w:marBottom w:val="0"/>
      <w:divBdr>
        <w:top w:val="none" w:sz="0" w:space="0" w:color="auto"/>
        <w:left w:val="none" w:sz="0" w:space="0" w:color="auto"/>
        <w:bottom w:val="none" w:sz="0" w:space="0" w:color="auto"/>
        <w:right w:val="none" w:sz="0" w:space="0" w:color="auto"/>
      </w:divBdr>
    </w:div>
    <w:div w:id="648636377">
      <w:bodyDiv w:val="1"/>
      <w:marLeft w:val="0"/>
      <w:marRight w:val="0"/>
      <w:marTop w:val="0"/>
      <w:marBottom w:val="0"/>
      <w:divBdr>
        <w:top w:val="none" w:sz="0" w:space="0" w:color="auto"/>
        <w:left w:val="none" w:sz="0" w:space="0" w:color="auto"/>
        <w:bottom w:val="none" w:sz="0" w:space="0" w:color="auto"/>
        <w:right w:val="none" w:sz="0" w:space="0" w:color="auto"/>
      </w:divBdr>
    </w:div>
    <w:div w:id="661274145">
      <w:bodyDiv w:val="1"/>
      <w:marLeft w:val="0"/>
      <w:marRight w:val="0"/>
      <w:marTop w:val="0"/>
      <w:marBottom w:val="0"/>
      <w:divBdr>
        <w:top w:val="none" w:sz="0" w:space="0" w:color="auto"/>
        <w:left w:val="none" w:sz="0" w:space="0" w:color="auto"/>
        <w:bottom w:val="none" w:sz="0" w:space="0" w:color="auto"/>
        <w:right w:val="none" w:sz="0" w:space="0" w:color="auto"/>
      </w:divBdr>
      <w:divsChild>
        <w:div w:id="1052732091">
          <w:marLeft w:val="0"/>
          <w:marRight w:val="0"/>
          <w:marTop w:val="0"/>
          <w:marBottom w:val="0"/>
          <w:divBdr>
            <w:top w:val="none" w:sz="0" w:space="0" w:color="auto"/>
            <w:left w:val="none" w:sz="0" w:space="0" w:color="auto"/>
            <w:bottom w:val="none" w:sz="0" w:space="0" w:color="auto"/>
            <w:right w:val="none" w:sz="0" w:space="0" w:color="auto"/>
          </w:divBdr>
          <w:divsChild>
            <w:div w:id="1553692015">
              <w:marLeft w:val="0"/>
              <w:marRight w:val="0"/>
              <w:marTop w:val="0"/>
              <w:marBottom w:val="0"/>
              <w:divBdr>
                <w:top w:val="none" w:sz="0" w:space="0" w:color="auto"/>
                <w:left w:val="none" w:sz="0" w:space="0" w:color="auto"/>
                <w:bottom w:val="none" w:sz="0" w:space="0" w:color="auto"/>
                <w:right w:val="none" w:sz="0" w:space="0" w:color="auto"/>
              </w:divBdr>
              <w:divsChild>
                <w:div w:id="19026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264983">
      <w:bodyDiv w:val="1"/>
      <w:marLeft w:val="0"/>
      <w:marRight w:val="0"/>
      <w:marTop w:val="0"/>
      <w:marBottom w:val="0"/>
      <w:divBdr>
        <w:top w:val="none" w:sz="0" w:space="0" w:color="auto"/>
        <w:left w:val="none" w:sz="0" w:space="0" w:color="auto"/>
        <w:bottom w:val="none" w:sz="0" w:space="0" w:color="auto"/>
        <w:right w:val="none" w:sz="0" w:space="0" w:color="auto"/>
      </w:divBdr>
    </w:div>
    <w:div w:id="897319945">
      <w:bodyDiv w:val="1"/>
      <w:marLeft w:val="0"/>
      <w:marRight w:val="0"/>
      <w:marTop w:val="0"/>
      <w:marBottom w:val="0"/>
      <w:divBdr>
        <w:top w:val="none" w:sz="0" w:space="0" w:color="auto"/>
        <w:left w:val="none" w:sz="0" w:space="0" w:color="auto"/>
        <w:bottom w:val="none" w:sz="0" w:space="0" w:color="auto"/>
        <w:right w:val="none" w:sz="0" w:space="0" w:color="auto"/>
      </w:divBdr>
    </w:div>
    <w:div w:id="1072580415">
      <w:bodyDiv w:val="1"/>
      <w:marLeft w:val="0"/>
      <w:marRight w:val="0"/>
      <w:marTop w:val="0"/>
      <w:marBottom w:val="0"/>
      <w:divBdr>
        <w:top w:val="none" w:sz="0" w:space="0" w:color="auto"/>
        <w:left w:val="none" w:sz="0" w:space="0" w:color="auto"/>
        <w:bottom w:val="none" w:sz="0" w:space="0" w:color="auto"/>
        <w:right w:val="none" w:sz="0" w:space="0" w:color="auto"/>
      </w:divBdr>
      <w:divsChild>
        <w:div w:id="279923572">
          <w:marLeft w:val="0"/>
          <w:marRight w:val="0"/>
          <w:marTop w:val="0"/>
          <w:marBottom w:val="0"/>
          <w:divBdr>
            <w:top w:val="none" w:sz="0" w:space="0" w:color="auto"/>
            <w:left w:val="none" w:sz="0" w:space="0" w:color="auto"/>
            <w:bottom w:val="none" w:sz="0" w:space="0" w:color="auto"/>
            <w:right w:val="none" w:sz="0" w:space="0" w:color="auto"/>
          </w:divBdr>
          <w:divsChild>
            <w:div w:id="1224484180">
              <w:marLeft w:val="0"/>
              <w:marRight w:val="0"/>
              <w:marTop w:val="0"/>
              <w:marBottom w:val="0"/>
              <w:divBdr>
                <w:top w:val="none" w:sz="0" w:space="0" w:color="auto"/>
                <w:left w:val="none" w:sz="0" w:space="0" w:color="auto"/>
                <w:bottom w:val="none" w:sz="0" w:space="0" w:color="auto"/>
                <w:right w:val="none" w:sz="0" w:space="0" w:color="auto"/>
              </w:divBdr>
              <w:divsChild>
                <w:div w:id="695692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641803">
      <w:bodyDiv w:val="1"/>
      <w:marLeft w:val="0"/>
      <w:marRight w:val="0"/>
      <w:marTop w:val="0"/>
      <w:marBottom w:val="0"/>
      <w:divBdr>
        <w:top w:val="none" w:sz="0" w:space="0" w:color="auto"/>
        <w:left w:val="none" w:sz="0" w:space="0" w:color="auto"/>
        <w:bottom w:val="none" w:sz="0" w:space="0" w:color="auto"/>
        <w:right w:val="none" w:sz="0" w:space="0" w:color="auto"/>
      </w:divBdr>
    </w:div>
    <w:div w:id="1288272818">
      <w:bodyDiv w:val="1"/>
      <w:marLeft w:val="0"/>
      <w:marRight w:val="0"/>
      <w:marTop w:val="0"/>
      <w:marBottom w:val="0"/>
      <w:divBdr>
        <w:top w:val="none" w:sz="0" w:space="0" w:color="auto"/>
        <w:left w:val="none" w:sz="0" w:space="0" w:color="auto"/>
        <w:bottom w:val="none" w:sz="0" w:space="0" w:color="auto"/>
        <w:right w:val="none" w:sz="0" w:space="0" w:color="auto"/>
      </w:divBdr>
    </w:div>
    <w:div w:id="1294561877">
      <w:bodyDiv w:val="1"/>
      <w:marLeft w:val="0"/>
      <w:marRight w:val="0"/>
      <w:marTop w:val="0"/>
      <w:marBottom w:val="0"/>
      <w:divBdr>
        <w:top w:val="none" w:sz="0" w:space="0" w:color="auto"/>
        <w:left w:val="none" w:sz="0" w:space="0" w:color="auto"/>
        <w:bottom w:val="none" w:sz="0" w:space="0" w:color="auto"/>
        <w:right w:val="none" w:sz="0" w:space="0" w:color="auto"/>
      </w:divBdr>
      <w:divsChild>
        <w:div w:id="824202451">
          <w:marLeft w:val="0"/>
          <w:marRight w:val="0"/>
          <w:marTop w:val="0"/>
          <w:marBottom w:val="0"/>
          <w:divBdr>
            <w:top w:val="none" w:sz="0" w:space="0" w:color="auto"/>
            <w:left w:val="none" w:sz="0" w:space="0" w:color="auto"/>
            <w:bottom w:val="none" w:sz="0" w:space="0" w:color="auto"/>
            <w:right w:val="none" w:sz="0" w:space="0" w:color="auto"/>
          </w:divBdr>
          <w:divsChild>
            <w:div w:id="676078906">
              <w:marLeft w:val="0"/>
              <w:marRight w:val="0"/>
              <w:marTop w:val="0"/>
              <w:marBottom w:val="0"/>
              <w:divBdr>
                <w:top w:val="none" w:sz="0" w:space="0" w:color="auto"/>
                <w:left w:val="none" w:sz="0" w:space="0" w:color="auto"/>
                <w:bottom w:val="none" w:sz="0" w:space="0" w:color="auto"/>
                <w:right w:val="none" w:sz="0" w:space="0" w:color="auto"/>
              </w:divBdr>
              <w:divsChild>
                <w:div w:id="1814633635">
                  <w:marLeft w:val="0"/>
                  <w:marRight w:val="0"/>
                  <w:marTop w:val="0"/>
                  <w:marBottom w:val="0"/>
                  <w:divBdr>
                    <w:top w:val="none" w:sz="0" w:space="0" w:color="auto"/>
                    <w:left w:val="none" w:sz="0" w:space="0" w:color="auto"/>
                    <w:bottom w:val="none" w:sz="0" w:space="0" w:color="auto"/>
                    <w:right w:val="none" w:sz="0" w:space="0" w:color="auto"/>
                  </w:divBdr>
                  <w:divsChild>
                    <w:div w:id="31780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698228">
      <w:bodyDiv w:val="1"/>
      <w:marLeft w:val="0"/>
      <w:marRight w:val="0"/>
      <w:marTop w:val="0"/>
      <w:marBottom w:val="0"/>
      <w:divBdr>
        <w:top w:val="none" w:sz="0" w:space="0" w:color="auto"/>
        <w:left w:val="none" w:sz="0" w:space="0" w:color="auto"/>
        <w:bottom w:val="none" w:sz="0" w:space="0" w:color="auto"/>
        <w:right w:val="none" w:sz="0" w:space="0" w:color="auto"/>
      </w:divBdr>
    </w:div>
    <w:div w:id="1534268999">
      <w:bodyDiv w:val="1"/>
      <w:marLeft w:val="0"/>
      <w:marRight w:val="0"/>
      <w:marTop w:val="0"/>
      <w:marBottom w:val="0"/>
      <w:divBdr>
        <w:top w:val="none" w:sz="0" w:space="0" w:color="auto"/>
        <w:left w:val="none" w:sz="0" w:space="0" w:color="auto"/>
        <w:bottom w:val="none" w:sz="0" w:space="0" w:color="auto"/>
        <w:right w:val="none" w:sz="0" w:space="0" w:color="auto"/>
      </w:divBdr>
    </w:div>
    <w:div w:id="1571504311">
      <w:bodyDiv w:val="1"/>
      <w:marLeft w:val="0"/>
      <w:marRight w:val="0"/>
      <w:marTop w:val="0"/>
      <w:marBottom w:val="0"/>
      <w:divBdr>
        <w:top w:val="none" w:sz="0" w:space="0" w:color="auto"/>
        <w:left w:val="none" w:sz="0" w:space="0" w:color="auto"/>
        <w:bottom w:val="none" w:sz="0" w:space="0" w:color="auto"/>
        <w:right w:val="none" w:sz="0" w:space="0" w:color="auto"/>
      </w:divBdr>
    </w:div>
    <w:div w:id="1607732943">
      <w:bodyDiv w:val="1"/>
      <w:marLeft w:val="0"/>
      <w:marRight w:val="0"/>
      <w:marTop w:val="0"/>
      <w:marBottom w:val="0"/>
      <w:divBdr>
        <w:top w:val="none" w:sz="0" w:space="0" w:color="auto"/>
        <w:left w:val="none" w:sz="0" w:space="0" w:color="auto"/>
        <w:bottom w:val="none" w:sz="0" w:space="0" w:color="auto"/>
        <w:right w:val="none" w:sz="0" w:space="0" w:color="auto"/>
      </w:divBdr>
      <w:divsChild>
        <w:div w:id="1443064375">
          <w:marLeft w:val="0"/>
          <w:marRight w:val="0"/>
          <w:marTop w:val="0"/>
          <w:marBottom w:val="0"/>
          <w:divBdr>
            <w:top w:val="none" w:sz="0" w:space="0" w:color="auto"/>
            <w:left w:val="none" w:sz="0" w:space="0" w:color="auto"/>
            <w:bottom w:val="none" w:sz="0" w:space="0" w:color="auto"/>
            <w:right w:val="none" w:sz="0" w:space="0" w:color="auto"/>
          </w:divBdr>
          <w:divsChild>
            <w:div w:id="1409613886">
              <w:marLeft w:val="0"/>
              <w:marRight w:val="0"/>
              <w:marTop w:val="0"/>
              <w:marBottom w:val="0"/>
              <w:divBdr>
                <w:top w:val="none" w:sz="0" w:space="0" w:color="auto"/>
                <w:left w:val="none" w:sz="0" w:space="0" w:color="auto"/>
                <w:bottom w:val="none" w:sz="0" w:space="0" w:color="auto"/>
                <w:right w:val="none" w:sz="0" w:space="0" w:color="auto"/>
              </w:divBdr>
              <w:divsChild>
                <w:div w:id="1428693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354035">
      <w:bodyDiv w:val="1"/>
      <w:marLeft w:val="0"/>
      <w:marRight w:val="0"/>
      <w:marTop w:val="0"/>
      <w:marBottom w:val="0"/>
      <w:divBdr>
        <w:top w:val="none" w:sz="0" w:space="0" w:color="auto"/>
        <w:left w:val="none" w:sz="0" w:space="0" w:color="auto"/>
        <w:bottom w:val="none" w:sz="0" w:space="0" w:color="auto"/>
        <w:right w:val="none" w:sz="0" w:space="0" w:color="auto"/>
      </w:divBdr>
    </w:div>
    <w:div w:id="1757556080">
      <w:bodyDiv w:val="1"/>
      <w:marLeft w:val="0"/>
      <w:marRight w:val="0"/>
      <w:marTop w:val="0"/>
      <w:marBottom w:val="0"/>
      <w:divBdr>
        <w:top w:val="none" w:sz="0" w:space="0" w:color="auto"/>
        <w:left w:val="none" w:sz="0" w:space="0" w:color="auto"/>
        <w:bottom w:val="none" w:sz="0" w:space="0" w:color="auto"/>
        <w:right w:val="none" w:sz="0" w:space="0" w:color="auto"/>
      </w:divBdr>
      <w:divsChild>
        <w:div w:id="1811901807">
          <w:marLeft w:val="0"/>
          <w:marRight w:val="0"/>
          <w:marTop w:val="0"/>
          <w:marBottom w:val="0"/>
          <w:divBdr>
            <w:top w:val="none" w:sz="0" w:space="0" w:color="auto"/>
            <w:left w:val="none" w:sz="0" w:space="0" w:color="auto"/>
            <w:bottom w:val="none" w:sz="0" w:space="0" w:color="auto"/>
            <w:right w:val="none" w:sz="0" w:space="0" w:color="auto"/>
          </w:divBdr>
          <w:divsChild>
            <w:div w:id="309019092">
              <w:marLeft w:val="0"/>
              <w:marRight w:val="0"/>
              <w:marTop w:val="0"/>
              <w:marBottom w:val="0"/>
              <w:divBdr>
                <w:top w:val="none" w:sz="0" w:space="0" w:color="auto"/>
                <w:left w:val="none" w:sz="0" w:space="0" w:color="auto"/>
                <w:bottom w:val="none" w:sz="0" w:space="0" w:color="auto"/>
                <w:right w:val="none" w:sz="0" w:space="0" w:color="auto"/>
              </w:divBdr>
              <w:divsChild>
                <w:div w:id="18537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623132">
      <w:bodyDiv w:val="1"/>
      <w:marLeft w:val="0"/>
      <w:marRight w:val="0"/>
      <w:marTop w:val="0"/>
      <w:marBottom w:val="0"/>
      <w:divBdr>
        <w:top w:val="none" w:sz="0" w:space="0" w:color="auto"/>
        <w:left w:val="none" w:sz="0" w:space="0" w:color="auto"/>
        <w:bottom w:val="none" w:sz="0" w:space="0" w:color="auto"/>
        <w:right w:val="none" w:sz="0" w:space="0" w:color="auto"/>
      </w:divBdr>
      <w:divsChild>
        <w:div w:id="748694167">
          <w:marLeft w:val="0"/>
          <w:marRight w:val="0"/>
          <w:marTop w:val="0"/>
          <w:marBottom w:val="0"/>
          <w:divBdr>
            <w:top w:val="none" w:sz="0" w:space="0" w:color="auto"/>
            <w:left w:val="none" w:sz="0" w:space="0" w:color="auto"/>
            <w:bottom w:val="none" w:sz="0" w:space="0" w:color="auto"/>
            <w:right w:val="none" w:sz="0" w:space="0" w:color="auto"/>
          </w:divBdr>
          <w:divsChild>
            <w:div w:id="1017577993">
              <w:marLeft w:val="0"/>
              <w:marRight w:val="0"/>
              <w:marTop w:val="0"/>
              <w:marBottom w:val="0"/>
              <w:divBdr>
                <w:top w:val="none" w:sz="0" w:space="0" w:color="auto"/>
                <w:left w:val="none" w:sz="0" w:space="0" w:color="auto"/>
                <w:bottom w:val="none" w:sz="0" w:space="0" w:color="auto"/>
                <w:right w:val="none" w:sz="0" w:space="0" w:color="auto"/>
              </w:divBdr>
              <w:divsChild>
                <w:div w:id="101052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229724">
      <w:bodyDiv w:val="1"/>
      <w:marLeft w:val="0"/>
      <w:marRight w:val="0"/>
      <w:marTop w:val="0"/>
      <w:marBottom w:val="0"/>
      <w:divBdr>
        <w:top w:val="none" w:sz="0" w:space="0" w:color="auto"/>
        <w:left w:val="none" w:sz="0" w:space="0" w:color="auto"/>
        <w:bottom w:val="none" w:sz="0" w:space="0" w:color="auto"/>
        <w:right w:val="none" w:sz="0" w:space="0" w:color="auto"/>
      </w:divBdr>
    </w:div>
    <w:div w:id="1879514181">
      <w:bodyDiv w:val="1"/>
      <w:marLeft w:val="0"/>
      <w:marRight w:val="0"/>
      <w:marTop w:val="0"/>
      <w:marBottom w:val="0"/>
      <w:divBdr>
        <w:top w:val="none" w:sz="0" w:space="0" w:color="auto"/>
        <w:left w:val="none" w:sz="0" w:space="0" w:color="auto"/>
        <w:bottom w:val="none" w:sz="0" w:space="0" w:color="auto"/>
        <w:right w:val="none" w:sz="0" w:space="0" w:color="auto"/>
      </w:divBdr>
      <w:divsChild>
        <w:div w:id="189607278">
          <w:marLeft w:val="0"/>
          <w:marRight w:val="0"/>
          <w:marTop w:val="0"/>
          <w:marBottom w:val="0"/>
          <w:divBdr>
            <w:top w:val="none" w:sz="0" w:space="0" w:color="auto"/>
            <w:left w:val="none" w:sz="0" w:space="0" w:color="auto"/>
            <w:bottom w:val="none" w:sz="0" w:space="0" w:color="auto"/>
            <w:right w:val="none" w:sz="0" w:space="0" w:color="auto"/>
          </w:divBdr>
          <w:divsChild>
            <w:div w:id="1701275208">
              <w:marLeft w:val="0"/>
              <w:marRight w:val="0"/>
              <w:marTop w:val="0"/>
              <w:marBottom w:val="0"/>
              <w:divBdr>
                <w:top w:val="none" w:sz="0" w:space="0" w:color="auto"/>
                <w:left w:val="none" w:sz="0" w:space="0" w:color="auto"/>
                <w:bottom w:val="none" w:sz="0" w:space="0" w:color="auto"/>
                <w:right w:val="none" w:sz="0" w:space="0" w:color="auto"/>
              </w:divBdr>
              <w:divsChild>
                <w:div w:id="147452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3FE62-BD10-5444-A7A2-E139E79B3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1998</Words>
  <Characters>68392</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s, Lauren</dc:creator>
  <cp:keywords/>
  <dc:description/>
  <cp:lastModifiedBy>Philip Calder</cp:lastModifiedBy>
  <cp:revision>2</cp:revision>
  <dcterms:created xsi:type="dcterms:W3CDTF">2025-03-20T14:00:00Z</dcterms:created>
  <dcterms:modified xsi:type="dcterms:W3CDTF">2025-03-20T14:00:00Z</dcterms:modified>
</cp:coreProperties>
</file>